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0EEF9BB9" w:rsidR="00DA120F" w:rsidRPr="00031559" w:rsidRDefault="00DA120F">
      <w:pPr>
        <w:rPr>
          <w:b/>
          <w:bCs/>
          <w:u w:val="single"/>
        </w:rPr>
      </w:pPr>
      <w:r w:rsidRPr="00031559">
        <w:rPr>
          <w:b/>
          <w:bCs/>
          <w:u w:val="single"/>
        </w:rPr>
        <w:t>Introduction</w:t>
      </w:r>
    </w:p>
    <w:p w14:paraId="7EB01ECC" w14:textId="2292B048" w:rsidR="00DA120F" w:rsidRDefault="00DA120F"/>
    <w:p w14:paraId="7081890E" w14:textId="089A8AD3" w:rsidR="006423C7" w:rsidRDefault="00E3622E">
      <w:r>
        <w:t xml:space="preserve">Repetition is an essential component of practice. </w:t>
      </w:r>
      <w:r w:rsidR="00297946">
        <w:t xml:space="preserve">A professional </w:t>
      </w:r>
      <w:r w:rsidR="00F246B2">
        <w:t>golfer</w:t>
      </w:r>
      <w:r w:rsidR="00297946">
        <w:t xml:space="preserve"> will take thousands of </w:t>
      </w:r>
      <w:r w:rsidR="00F246B2">
        <w:t>practice shots</w:t>
      </w:r>
      <w:r w:rsidR="00297946">
        <w:t xml:space="preserve"> to </w:t>
      </w:r>
      <w:r w:rsidR="00F246B2">
        <w:t>improve swing</w:t>
      </w:r>
      <w:r w:rsidR="00031CA2">
        <w:t xml:space="preserve"> mechanics</w:t>
      </w:r>
      <w:r w:rsidR="00F246B2">
        <w:t xml:space="preserve">. The goal is </w:t>
      </w:r>
      <w:r w:rsidR="00677EEB">
        <w:t xml:space="preserve">to consistently </w:t>
      </w:r>
      <w:r w:rsidR="00297946">
        <w:t xml:space="preserve">repeat the same movement pattern </w:t>
      </w:r>
      <w:r w:rsidR="00F246B2">
        <w:t>to be successful in the task</w:t>
      </w:r>
      <w:r w:rsidR="00297946">
        <w:t>.</w:t>
      </w:r>
      <w:r w:rsidR="00F246B2">
        <w:t xml:space="preserve"> </w:t>
      </w:r>
      <w:r w:rsidR="00297946">
        <w:t>However,</w:t>
      </w:r>
      <w:r w:rsidR="00031CA2">
        <w:t xml:space="preserve"> since</w:t>
      </w:r>
      <w:r w:rsidR="00297946">
        <w:t xml:space="preserve"> </w:t>
      </w:r>
      <w:r w:rsidR="00F246B2">
        <w:t>no</w:t>
      </w:r>
      <w:r w:rsidR="00297946">
        <w:t xml:space="preserve"> movement</w:t>
      </w:r>
      <w:r w:rsidR="00F246B2">
        <w:t xml:space="preserve"> is</w:t>
      </w:r>
      <w:r w:rsidR="00297946">
        <w:t xml:space="preserve"> exactly the same</w:t>
      </w:r>
      <w:r w:rsidR="00031CA2">
        <w:t xml:space="preserve">, </w:t>
      </w:r>
      <w:r w:rsidR="00C901A9">
        <w:t xml:space="preserve">how </w:t>
      </w:r>
      <w:r w:rsidR="00677EEB">
        <w:t xml:space="preserve">consistent must the golfer’s movements be during practice to engage a </w:t>
      </w:r>
      <w:r w:rsidR="00F246B2">
        <w:t>repetition-based learning</w:t>
      </w:r>
      <w:r w:rsidR="00C901A9">
        <w:t xml:space="preserve"> process?</w:t>
      </w:r>
    </w:p>
    <w:p w14:paraId="4F1809EE" w14:textId="6841C0C2" w:rsidR="00C901A9" w:rsidRDefault="00C901A9"/>
    <w:p w14:paraId="3D8CBADA" w14:textId="2BCC6751" w:rsidR="00C901A9" w:rsidRDefault="00C901A9">
      <w:r>
        <w:t>Use-dependent learning biases future movements in the direction past movements</w:t>
      </w:r>
      <w:r w:rsidR="00F75235">
        <w:t xml:space="preserve"> </w:t>
      </w:r>
      <w:r w:rsidR="00F75235">
        <w:fldChar w:fldCharType="begin"/>
      </w:r>
      <w:r w:rsidR="00F75235">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F75235">
        <w:fldChar w:fldCharType="separate"/>
      </w:r>
      <w:r w:rsidR="00F75235" w:rsidRPr="00F75235">
        <w:t>(Classen et al., 1998; Diedrichsen et al., 2010)</w:t>
      </w:r>
      <w:r w:rsidR="00F75235">
        <w:fldChar w:fldCharType="end"/>
      </w:r>
      <w:r>
        <w:t>. It is a form of Hebbian learning occurring in the motor cortex</w:t>
      </w:r>
      <w:r w:rsidR="00F75235">
        <w:t xml:space="preserve"> </w:t>
      </w:r>
      <w:r w:rsidR="00F75235">
        <w:fldChar w:fldCharType="begin"/>
      </w:r>
      <w:r w:rsidR="00F75235">
        <w:instrText xml:space="preserve"> ADDIN ZOTERO_ITEM CSL_CITATION {"citationID":"qXYGiBmh","properties":{"formattedCitation":"(Classen et al., 1998; Orban de Xivry et al., 2011)","plainCitation":"(Classen et al., 1998; Orban de Xivry et al.,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schema":"https://github.com/citation-style-language/schema/raw/master/csl-citation.json"} </w:instrText>
      </w:r>
      <w:r w:rsidR="00F75235">
        <w:fldChar w:fldCharType="separate"/>
      </w:r>
      <w:r w:rsidR="00F75235" w:rsidRPr="00F75235">
        <w:t>(Classen et al., 1998; Orban de Xivry et al., 2011)</w:t>
      </w:r>
      <w:r w:rsidR="00F75235">
        <w:fldChar w:fldCharType="end"/>
      </w:r>
      <w:r>
        <w:t xml:space="preserve">. Use-dependent </w:t>
      </w:r>
      <w:r w:rsidR="00F75235">
        <w:t xml:space="preserve">bias </w:t>
      </w:r>
      <w:r w:rsidR="00F70B8D">
        <w:t>has</w:t>
      </w:r>
      <w:r>
        <w:t xml:space="preserve"> been </w:t>
      </w:r>
      <w:r w:rsidR="00F70B8D">
        <w:t>observed</w:t>
      </w:r>
      <w:r>
        <w:t xml:space="preserve"> in reaching direction</w:t>
      </w:r>
      <w:r w:rsidR="00F75235">
        <w:t xml:space="preserve"> </w:t>
      </w:r>
      <w:r w:rsidR="00F75235">
        <w:fldChar w:fldCharType="begin"/>
      </w:r>
      <w:r w:rsidR="00F75235">
        <w:instrText xml:space="preserve"> ADDIN ZOTERO_ITEM CSL_CITATION {"citationID":"keuD0JKe","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F75235">
        <w:fldChar w:fldCharType="separate"/>
      </w:r>
      <w:r w:rsidR="00F75235" w:rsidRPr="00F75235">
        <w:t>(Diedrichsen et al., 2010; Verstynen and Sabes, 2011)</w:t>
      </w:r>
      <w:r w:rsidR="00F75235">
        <w:fldChar w:fldCharType="end"/>
      </w:r>
      <w:r>
        <w:t>, reaction time</w:t>
      </w:r>
      <w:r w:rsidR="00EB2C7A">
        <w:t xml:space="preserve"> </w:t>
      </w:r>
      <w:r w:rsidR="00F70B8D">
        <w:t>during</w:t>
      </w:r>
      <w:r w:rsidR="00EB2C7A">
        <w:t xml:space="preserve"> reaching</w:t>
      </w:r>
      <w:r w:rsidR="00F75235">
        <w:t xml:space="preserve"> </w:t>
      </w:r>
      <w:r w:rsidR="00F75235">
        <w:fldChar w:fldCharType="begin"/>
      </w:r>
      <w:r w:rsidR="00F75235">
        <w:instrText xml:space="preserve"> ADDIN ZOTERO_ITEM CSL_CITATION {"citationID":"oV4rOwsA","properties":{"formattedCitation":"(Wong et al., 2017)","plainCitation":"(Wong et al., 2017)","noteIndex":0},"citationItems":[{"id":1417,"uris":["http://zotero.org/users/5226272/items/6WAS2D5D"],"uri":["http://zotero.org/users/5226272/items/6WAS2D5D"],"itemData":{"id":141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n          , \n            Often, we need to make split-second decisions, be it to avoid an accident, outwit someone in an argument or to win a game. The time that it takes to respond to a signal, i.e., the reaction time, might be the crucial factor to help us succeed or even survive. Many people assume that the reaction time represents the time needed to prepare an action, and to respond sooner one must ‘think faster’.\n            However, what really happens in the brain is not well understood. While more complex tasks seem to require longer reaction times, recent evidence suggests that determining when an action begins may not depend on how long it takes to decide which specific action should be taken. Indeed, reaction times may be shortened without changing the accuracy of the planned movement.\n            Using different performance tests, Wong et al. now demonstrate that the reaction time can be influenced by prior experience. In the first task, participants had to respond quickly to catch a moving target. When they later had to move toward a static target, their reaction times were reduced. In the second experiment, the participants practiced a task that required them to plan movements around obstacles. Participants were then given a hint that made it easier to plan their movements, but reaction times did not decrease as expected. Wong et al. then analyzed their movements and demonstrated that although reaction times remained the same, the hint did ease movement planning.\n            This suggests that the reaction time did not always reflect how long it took to prepare a response, but was influenced by prior experience. A next step will be to test what other factors may influence the reaction time. A deeper knowledge of these factors will help to avoid misinterpretation of neural data.","container-title":"eLife","DOI":"10.7554/eLife.28075","ISSN":"2050-084X","language":"en","page":"e28075","source":"DOI.org (Crossref)","title":"Reaction times can reflect habits rather than computations","volume":"6","author":[{"family":"Wong","given":"Aaron L"},{"family":"Goldsmith","given":"Jeff"},{"family":"Forrence","given":"Alexander D"},{"family":"Haith","given":"Adrian M"},{"family":"Krakauer","given":"John W"}],"issued":{"date-parts":[["2017",7,28]]}}}],"schema":"https://github.com/citation-style-language/schema/raw/master/csl-citation.json"} </w:instrText>
      </w:r>
      <w:r w:rsidR="00F75235">
        <w:fldChar w:fldCharType="separate"/>
      </w:r>
      <w:r w:rsidR="00F75235" w:rsidRPr="00F75235">
        <w:t>(Wong et al., 2017)</w:t>
      </w:r>
      <w:r w:rsidR="00F75235">
        <w:fldChar w:fldCharType="end"/>
      </w:r>
      <w:r>
        <w:t xml:space="preserve">, </w:t>
      </w:r>
      <w:r w:rsidR="00F75235">
        <w:t xml:space="preserve">movement speed </w:t>
      </w:r>
      <w:r w:rsidR="00F70B8D">
        <w:t>during</w:t>
      </w:r>
      <w:r w:rsidR="00F75235">
        <w:t xml:space="preserve"> reaching </w:t>
      </w:r>
      <w:r w:rsidR="00F75235">
        <w:fldChar w:fldCharType="begin"/>
      </w:r>
      <w:r w:rsidR="00F75235">
        <w:instrText xml:space="preserve"> ADDIN ZOTERO_ITEM CSL_CITATION {"citationID":"D8gk4m1V","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F75235">
        <w:fldChar w:fldCharType="separate"/>
      </w:r>
      <w:r w:rsidR="00F75235" w:rsidRPr="00F75235">
        <w:t>(Hammerbeck et al., 2014)</w:t>
      </w:r>
      <w:r w:rsidR="00F75235">
        <w:fldChar w:fldCharType="end"/>
      </w:r>
      <w:r w:rsidR="00F75235">
        <w:t xml:space="preserve">, </w:t>
      </w:r>
      <w:r>
        <w:t>upper extremity strength training</w:t>
      </w:r>
      <w:r w:rsidR="00F75235">
        <w:t xml:space="preserve"> </w:t>
      </w:r>
      <w:r w:rsidR="00F75235">
        <w:fldChar w:fldCharType="begin"/>
      </w:r>
      <w:r w:rsidR="00F75235">
        <w:instrText xml:space="preserve"> ADDIN ZOTERO_ITEM CSL_CITATION {"citationID":"iSXVJhMN","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instrText>
      </w:r>
      <w:r w:rsidR="00F75235">
        <w:fldChar w:fldCharType="separate"/>
      </w:r>
      <w:r w:rsidR="00F75235" w:rsidRPr="00F75235">
        <w:t>(Selvanayagam et al., 2016)</w:t>
      </w:r>
      <w:r w:rsidR="00F75235">
        <w:fldChar w:fldCharType="end"/>
      </w:r>
      <w:r>
        <w:t xml:space="preserve">, </w:t>
      </w:r>
      <w:r w:rsidR="00F75235">
        <w:t xml:space="preserve">hand path direction during obstacle avoidance </w:t>
      </w:r>
      <w:r w:rsidR="00F75235">
        <w:fldChar w:fldCharType="begin"/>
      </w:r>
      <w:r w:rsidR="00F75235">
        <w:instrText xml:space="preserve"> ADDIN ZOTERO_ITEM CSL_CITATION {"citationID":"xCjY6rPS","properties":{"formattedCitation":"(Jax and Rosenbaum, 2007)","plainCitation":"(Jax and Rosenbaum, 2007)","noteIndex":0},"citationItems":[{"id":1146,"uris":["http://zotero.org/users/5226272/items/FFGX7EXQ"],"uri":["http://zotero.org/users/5226272/items/FFGX7EXQ"],"itemData":{"id":1146,"type":"article-journal","abstract":"According to a prominent theory of human perception and performance (M. A. Goodale &amp; A. D. Milner, 1992), the dorsal, action-related stream only controls visually guided actions in real time. Such a system would be predicted to show little or no action priming from previous experience. The 3 experiments reported here were designed to determine whether priming exists for visually guiding the hand to targets with obstacles sometimes in the way. In all 3 experiments, priming was observed in the curvature of hand paths. Hand paths when no obstacles were present were more curved if obstacles had recently appeared than if obstacles had not recently appeared. The results also show that hand path priming was not the result of active prediction, persisted for many trials, and generalized over the workspace. The times to initiate movements also reflected the use of a sophisticated visual search strategy that took obstacle likelihood into account.","container-title":"Journal of Experimental Psychology: Human Perception and Performance","DOI":"10.1037/0096-1523.33.2.425","ISSN":"1939-1277, 0096-1523","issue":"2","journalAbbreviation":"Journal of Experimental Psychology: Human Perception and Performance","language":"en","page":"425-441","source":"DOI.org (Crossref)","title":"Hand path priming in manual obstacle avoidance: Evidence that the dorsal stream does not only control visually guided actions in real time.","title-short":"Hand path priming in manual obstacle avoidance","volume":"33","author":[{"family":"Jax","given":"Steven A."},{"family":"Rosenbaum","given":"David A."}],"issued":{"date-parts":[["2007"]]}}}],"schema":"https://github.com/citation-style-language/schema/raw/master/csl-citation.json"} </w:instrText>
      </w:r>
      <w:r w:rsidR="00F75235">
        <w:fldChar w:fldCharType="separate"/>
      </w:r>
      <w:r w:rsidR="00F75235" w:rsidRPr="00F75235">
        <w:t>(Jax and Rosenbaum, 2007)</w:t>
      </w:r>
      <w:r w:rsidR="00F75235">
        <w:fldChar w:fldCharType="end"/>
      </w:r>
      <w:r w:rsidR="00F75235">
        <w:t xml:space="preserve"> and walking </w:t>
      </w:r>
      <w:r w:rsidR="00F75235">
        <w:fldChar w:fldCharType="begin"/>
      </w:r>
      <w:r w:rsidR="00F75235">
        <w:instrText xml:space="preserve"> ADDIN ZOTERO_ITEM CSL_CITATION {"citationID":"Fy3qM2Ea","properties":{"formattedCitation":"(Huynh et al., 2014; Ochoa et al., 2017)","plainCitation":"(Huynh et al., 2014; Ochoa et al., 2017)","noteIndex":0},"citationItems":[{"id":1366,"uris":["http://zotero.org/users/5226272/items/QTWL6MBB"],"uri":["http://zotero.org/users/5226272/items/QTWL6MBB"],"itemData":{"id":1366,"type":"article-journal","abstract":"PURPOSE\nAsymmetric step length is a problem common to many orthopedic and neurologic populations. Herein, we compare step length aftereffects during overground gait following two rehabilitation intervention strategies to combat step length asymmetry: split-belt treadmill (SBT) walking and unilateral stepping.\n\nMETHODS\nEighteen healthy young adults (22 ± 3 yrs) first performed ten overground gait trials. Participants then walked for ten minutes under three different treadmill conditions in a randomized order: SBT walking, slow unilateral stepping, and fast unilateral stepping. Immediately following each treadmill condition, participants performed ten overground gait trials. Mean step length asymmetry was calculated across the first five strides of the overground gait trials to assess the storage of aftereffects following each treadmill condition. We also explored the lower extremity kinematics during each treadmill condition to investigate movement patterns that lead to greatest aftereffects.\n\nRESULTS\nSignificantly higher step length asymmetry was observed in overground gait trials following SBT walking compared to those following slow and fast unilateral stepping, indicating greater aftereffect/carryover of the SBT walking pattern to overground gait. During fast unilateral stepping, increased flexion in the hip, knee, and ankle of the stationary limb was significantly associated with increased step length aftereffects.\n\nCONCLUSION\nThe aftereffects observed following acute SBT walking were significantly greater than those following unilateral stepping. Both exercises induce aftereffects of similar kinematic patterns, though likely through different mechanisms. In sum, SBT walking induces the greatest aftereffects, though unilateral stepping also induces a change in gait behavior. During unilateral stepping, the largest aftereffects occur when the walker does not simply fully extend the stationary limb and allow the treadmill to passively move the stepping limb during stance.","container-title":"Medicine and science in sports and exercise","DOI":"10.1249/MSS.0000000000000240","ISSN":"0195-9131","issue":"7","journalAbbreviation":"Med Sci Sports Exerc","note":"PMID: 24389526\nPMCID: PMC4104418","page":"1392-1399","source":"PubMed Central","title":"Comparing aftereffects following split-belt treadmill walking and unilateral stepping","volume":"46","author":[{"family":"Huynh","given":"Kristin V."},{"family":"Sarmento","given":"Carolina H."},{"family":"Roemmich","given":"Ryan T."},{"family":"Stegemöller","given":"Elizabeth L."},{"family":"Hass","given":"Chris J."}],"issued":{"date-parts":[["2014",7]]}}},{"id":1419,"uris":["http://zotero.org/users/5226272/items/NGA4I8WV"],"uri":["http://zotero.org/users/5226272/items/NGA4I8WV"],"itemData":{"id":1419,"type":"article-journal","abstract":"Rehabilitation of human motor function is an issue of growing significance, and human-interactive robots offer promising potential to meet the need. For the lower extremity, however, robot-aided therapy has proven challenging. To inform effective approaches to robotic gait therapy, it is important to better understand unimpaired locomotor control: its sensitivity to different mechanical contexts and its response to perturbations. The present study evaluated the behavior of 14 healthy subjects who walked on a motorized treadmill and overground while wearing an exoskeletal ankle robot. Their response to a periodic series of ankle plantar flexion torque pulses, delivered at periods different from, but sufficiently close to, their preferred stride cadence, was assessed to determine whether gait entrainment occurred, how it differed across conditions, and if the adapted motor behavior persisted after perturbation. Certain aspects of locomotor control were exquisitely sensitive to walking context, while others were not. Gaits entrained more often and more rapidly during overground walking, yet, in all cases, entrained gaits synchronized the torque pulses with ankle push-off, where they provided assistance with propulsion. Furthermore, subjects entrained to perturbation periods that required an adaption toward slower cadence, even though the pulses acted to accelerate gait, indicating a neural adaptation of locomotor control. Lastly, during 15 post-perturbation strides, the entrained gait period was observed to persist more frequently during overground walking. This persistence was correlated with the number of strides walked at the entrained gait period (i.e., longer exposure), which also indicated a neural adaptation.\n            NEW &amp; NOTEWORTHY We show that the response of human locomotion to physical interaction differs between treadmill and overground walking. Subjects entrained to a periodic series of ankle plantar flexion torque pulses that shifted their gait cadence, synchronizing ankle push-off with the pulses (so that they assisted propulsion) even when gait cadence slowed. Entrainment was faster overground and, on removal of torque pulses, the entrained gait period persisted more prominently overground, indicating a neural adaptation of locomotor control.","container-title":"Journal of Neurophysiology","DOI":"10.1152/jn.00176.2017","ISSN":"0022-3077, 1522-1598","issue":"4","journalAbbreviation":"J Neurophysiol","language":"en","page":"2089-2102","source":"DOI.org (Crossref)","title":"Treadmill vs. overground walking: different response to physical interaction","title-short":"Treadmill vs. overground walking","volume":"118","author":[{"family":"Ochoa","given":"Julieth"},{"family":"Sternad","given":"Dagmar"},{"family":"Hogan","given":"Neville"}],"issued":{"date-parts":[["2017",10,1]]}}}],"schema":"https://github.com/citation-style-language/schema/raw/master/csl-citation.json"} </w:instrText>
      </w:r>
      <w:r w:rsidR="00F75235">
        <w:fldChar w:fldCharType="separate"/>
      </w:r>
      <w:r w:rsidR="00F75235" w:rsidRPr="00F75235">
        <w:t>(Huynh et al., 2014; Ochoa et al., 2017)</w:t>
      </w:r>
      <w:r w:rsidR="00F75235">
        <w:fldChar w:fldCharType="end"/>
      </w:r>
      <w:r w:rsidR="006522EE">
        <w:t xml:space="preserve"> (source). </w:t>
      </w:r>
      <w:r w:rsidR="00B7311C">
        <w:t xml:space="preserve"> </w:t>
      </w:r>
    </w:p>
    <w:p w14:paraId="139CE9A6" w14:textId="05BC4CF1" w:rsidR="008E5543" w:rsidRDefault="008E5543"/>
    <w:p w14:paraId="307E92BC" w14:textId="4F17ACC4" w:rsidR="00291398" w:rsidRDefault="0086160D">
      <w:r>
        <w:t>Walking is repetitive. To locomote is to repeat a pattern of movement until the destination is achieved. On the other hand, when reaching for an object, usually one movement will do.</w:t>
      </w:r>
      <w:r w:rsidR="009B3411">
        <w:t xml:space="preserve"> The cyclical, repetitive nature of walking creates an excellent opportunity to study the use-dependent learning process. A recent study used</w:t>
      </w:r>
      <w:r w:rsidR="00B7311C">
        <w:t xml:space="preserve"> </w:t>
      </w:r>
      <w:r w:rsidR="00031CA2">
        <w:t>visual feedback</w:t>
      </w:r>
      <w:r w:rsidR="00B7311C">
        <w:t xml:space="preserve"> </w:t>
      </w:r>
      <w:r w:rsidR="009B3411">
        <w:t xml:space="preserve">to </w:t>
      </w:r>
      <w:r w:rsidR="00B7311C">
        <w:t xml:space="preserve">produce </w:t>
      </w:r>
      <w:r w:rsidR="009B3411">
        <w:t xml:space="preserve">an asymmetric walking pattern (i.e. a limp) </w:t>
      </w:r>
      <w:r w:rsidR="00B7311C">
        <w:t xml:space="preserve">which yielded a </w:t>
      </w:r>
      <w:r w:rsidR="00F70B8D">
        <w:t xml:space="preserve">use-dependent </w:t>
      </w:r>
      <w:r w:rsidR="009B3411">
        <w:t>bias</w:t>
      </w:r>
      <w:r w:rsidR="005624A6">
        <w:t xml:space="preserve"> in step symmetry</w:t>
      </w:r>
      <w:r w:rsidR="009B3411">
        <w:t xml:space="preserve"> when subjects were asked to walk normally</w:t>
      </w:r>
      <w:r w:rsidR="00AD5C60">
        <w:t xml:space="preserve"> during catch and washout trials</w:t>
      </w:r>
      <w:r w:rsidR="00F476AF">
        <w:t>. The use-dependent bias increased with the size of the practiced asymmetry and the amount of practice time (source).</w:t>
      </w:r>
      <w:r w:rsidR="00031CA2">
        <w:t xml:space="preserve"> S</w:t>
      </w:r>
      <w:r w:rsidR="00F476AF">
        <w:t xml:space="preserve">ubjects </w:t>
      </w:r>
      <w:r w:rsidR="00031CA2">
        <w:t>were introduced to the</w:t>
      </w:r>
      <w:r w:rsidR="00F476AF">
        <w:t xml:space="preserve"> asymmetry gradually</w:t>
      </w:r>
      <w:r w:rsidR="00031CA2">
        <w:t xml:space="preserve"> and use-dependent bias was probed with a catch trial </w:t>
      </w:r>
      <w:r w:rsidR="00AD5C60">
        <w:t xml:space="preserve">after this gradual phase. The subsequent catch and washout trials demonstrated significantly greater use-dependent bias. Since gradual learning has been used as a mechanism to reduce repetition in use-dependent learning paradigms </w:t>
      </w:r>
      <w:r w:rsidR="00AD5C60">
        <w:fldChar w:fldCharType="begin"/>
      </w:r>
      <w:r w:rsidR="00AD5C60">
        <w:instrText xml:space="preserve"> ADDIN ZOTERO_ITEM CSL_CITATION {"citationID":"cLUtCU9e","properties":{"formattedCitation":"(Orban de Xivry et al., 2011; Orban de Xivry and Lef\\uc0\\u232{}vre, 2015)","plainCitation":"(Orban de Xivry et al., 2011; Orban de Xivry and Lefèvre, 2015)","noteIndex":0},"citationItems":[{"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AD5C60">
        <w:fldChar w:fldCharType="separate"/>
      </w:r>
      <w:r w:rsidR="00AD5C60" w:rsidRPr="00F476AF">
        <w:rPr>
          <w:szCs w:val="24"/>
        </w:rPr>
        <w:t>(Orban de Xivry et al., 2011; Orban de Xivry and Lefèvre, 2015)</w:t>
      </w:r>
      <w:r w:rsidR="00AD5C60">
        <w:fldChar w:fldCharType="end"/>
      </w:r>
      <w:r w:rsidR="00AD5C60">
        <w:t>, it is</w:t>
      </w:r>
      <w:r w:rsidR="00F476AF">
        <w:t xml:space="preserve"> difficult to determine if a smaller use-dependent bias after this first </w:t>
      </w:r>
      <w:r w:rsidR="005624A6">
        <w:t xml:space="preserve">gradual </w:t>
      </w:r>
      <w:r w:rsidR="00F476AF">
        <w:t xml:space="preserve">learning phase was due to less practice time or less repetition of the same movement pattern. To dissociate these two possibilities, we seek to translate two different computational models of use-dependent plasticity </w:t>
      </w:r>
      <w:r w:rsidR="00AD5C60">
        <w:t>from</w:t>
      </w:r>
      <w:r w:rsidR="00004040">
        <w:t xml:space="preserve"> reaching </w:t>
      </w:r>
      <w:r w:rsidR="00F476AF">
        <w:t>to walking.</w:t>
      </w:r>
    </w:p>
    <w:p w14:paraId="59461885" w14:textId="712791B0" w:rsidR="00BD2C1F" w:rsidRDefault="00BD2C1F"/>
    <w:p w14:paraId="2DB4A0C1" w14:textId="05E60C65" w:rsidR="00282F5A" w:rsidRDefault="00BD2C1F">
      <w:r>
        <w:t xml:space="preserve">Use-dependent learning </w:t>
      </w:r>
      <w:r w:rsidR="000E5A2B">
        <w:t xml:space="preserve">can be modeled in several ways. </w:t>
      </w:r>
      <w:r w:rsidR="00E756A2">
        <w:t xml:space="preserve">From a </w:t>
      </w:r>
      <w:r w:rsidR="0060554D">
        <w:t>Bayesian perspective</w:t>
      </w:r>
      <w:r w:rsidR="00E756A2">
        <w:t xml:space="preserve">, current and past </w:t>
      </w:r>
      <w:r w:rsidR="00343632">
        <w:t>visual</w:t>
      </w:r>
      <w:r w:rsidR="00E756A2">
        <w:t xml:space="preserve"> information</w:t>
      </w:r>
      <w:r w:rsidR="00820F8C">
        <w:t xml:space="preserve"> </w:t>
      </w:r>
      <w:r w:rsidR="00343632">
        <w:t>of a movement target is combined</w:t>
      </w:r>
      <w:r w:rsidR="0060554D">
        <w:t xml:space="preserve"> </w:t>
      </w:r>
      <w:r w:rsidR="00282F5A">
        <w:t>to estimate the current state</w:t>
      </w:r>
      <w:r w:rsidR="005624A6">
        <w:t xml:space="preserve"> of the target</w:t>
      </w:r>
      <w:r w:rsidR="00282F5A">
        <w:t xml:space="preserve">. The motor system then acts on this world state. </w:t>
      </w:r>
      <w:r w:rsidR="003012AC">
        <w:t xml:space="preserve">The more </w:t>
      </w:r>
      <w:r w:rsidR="005624A6">
        <w:t>consistent</w:t>
      </w:r>
      <w:r w:rsidR="003012AC">
        <w:t xml:space="preserve"> the prior</w:t>
      </w:r>
      <w:r w:rsidR="00282F5A">
        <w:t xml:space="preserve"> targets, the greater the bias in the visual estimate </w:t>
      </w:r>
      <w:r w:rsidR="005624A6">
        <w:t xml:space="preserve">of the next target </w:t>
      </w:r>
      <w:r w:rsidR="00282F5A">
        <w:t xml:space="preserve">which yields a greater bias in the motor command </w:t>
      </w:r>
      <w:r w:rsidR="00282F5A">
        <w:fldChar w:fldCharType="begin"/>
      </w:r>
      <w:r w:rsidR="00282F5A">
        <w:instrText xml:space="preserve"> ADDIN ZOTERO_ITEM CSL_CITATION {"citationID":"clpVjIuS","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282F5A">
        <w:fldChar w:fldCharType="separate"/>
      </w:r>
      <w:r w:rsidR="00282F5A" w:rsidRPr="00282F5A">
        <w:t>(Verstynen and Sabes, 2011)</w:t>
      </w:r>
      <w:r w:rsidR="00282F5A">
        <w:fldChar w:fldCharType="end"/>
      </w:r>
      <w:r w:rsidR="0060554D">
        <w:t>.</w:t>
      </w:r>
      <w:r w:rsidR="00282F5A">
        <w:t xml:space="preserve"> </w:t>
      </w:r>
      <w:r w:rsidR="00343632">
        <w:t>Contrarily, use-dependent learning can be modeled as</w:t>
      </w:r>
      <w:r w:rsidR="00282F5A">
        <w:t xml:space="preserve"> a slow</w:t>
      </w:r>
      <w:r w:rsidR="00343632">
        <w:t xml:space="preserve">, trial-by-trial </w:t>
      </w:r>
      <w:r w:rsidR="00282F5A">
        <w:t xml:space="preserve">update </w:t>
      </w:r>
      <w:r w:rsidR="00291398">
        <w:t>in the direction of</w:t>
      </w:r>
      <w:r w:rsidR="00282F5A">
        <w:t xml:space="preserve"> the repeated </w:t>
      </w:r>
      <w:r w:rsidR="00291398">
        <w:t xml:space="preserve">movement </w:t>
      </w:r>
      <w:r w:rsidR="00343632">
        <w:t xml:space="preserve">which has </w:t>
      </w:r>
      <w:r w:rsidR="00291398">
        <w:t xml:space="preserve">little concern for the consistency of the repeated movements </w:t>
      </w:r>
      <w:r w:rsidR="00291398">
        <w:fldChar w:fldCharType="begin"/>
      </w:r>
      <w:r w:rsidR="00291398">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291398">
        <w:fldChar w:fldCharType="separate"/>
      </w:r>
      <w:r w:rsidR="00291398" w:rsidRPr="00291398">
        <w:t>(Diedrichsen et al., 2010)</w:t>
      </w:r>
      <w:r w:rsidR="00291398">
        <w:fldChar w:fldCharType="end"/>
      </w:r>
      <w:r w:rsidR="00291398">
        <w:t xml:space="preserve">. These two models make dissociable predictions regarding how </w:t>
      </w:r>
      <w:r w:rsidR="00004040">
        <w:t xml:space="preserve">consistency </w:t>
      </w:r>
      <w:r w:rsidR="00291398">
        <w:t>influence</w:t>
      </w:r>
      <w:r w:rsidR="00004040">
        <w:t>s the</w:t>
      </w:r>
      <w:r w:rsidR="00291398">
        <w:t xml:space="preserve"> use-dependent learning</w:t>
      </w:r>
      <w:r w:rsidR="00004040">
        <w:t xml:space="preserve"> process.</w:t>
      </w:r>
    </w:p>
    <w:p w14:paraId="0E713808" w14:textId="287F3877" w:rsidR="006522EE" w:rsidRDefault="006522EE"/>
    <w:p w14:paraId="5243F185" w14:textId="26899596" w:rsidR="008D097F" w:rsidRDefault="003012AC">
      <w:r>
        <w:t xml:space="preserve">Here we aim to </w:t>
      </w:r>
      <w:r w:rsidR="00291398">
        <w:t xml:space="preserve">answer this question using a walking task in which the consistency of practiced movements is experimentally manipulated. First, we </w:t>
      </w:r>
      <w:r w:rsidR="009D2251">
        <w:t xml:space="preserve">show that the two different models make dissociable predictions relative to this question with simulations. </w:t>
      </w:r>
      <w:r w:rsidR="00291398">
        <w:t xml:space="preserve">We </w:t>
      </w:r>
      <w:r w:rsidR="009D2251">
        <w:t>will then c</w:t>
      </w:r>
      <w:r w:rsidR="00291398">
        <w:t xml:space="preserve">ompare these two models to </w:t>
      </w:r>
      <w:r w:rsidR="00E01C34">
        <w:t xml:space="preserve">data collected </w:t>
      </w:r>
      <w:r w:rsidR="00C30FB9">
        <w:t xml:space="preserve">from a walking task. During the walking task, subjects will change their step asymmetry based on visual feedback. Subjects will </w:t>
      </w:r>
      <w:r w:rsidR="009D2251">
        <w:t xml:space="preserve">walk under </w:t>
      </w:r>
      <w:r w:rsidR="00C30FB9">
        <w:t>three different conditions</w:t>
      </w:r>
      <w:r w:rsidR="009D2251">
        <w:t>, e</w:t>
      </w:r>
      <w:r w:rsidR="00C30FB9">
        <w:t xml:space="preserve">ach with a different amount of target consistency during the learning phase. We will measure </w:t>
      </w:r>
      <w:r w:rsidR="00343632">
        <w:t>the</w:t>
      </w:r>
      <w:r w:rsidR="00C30FB9">
        <w:t xml:space="preserve"> use dependent bias in response to these three conditions by </w:t>
      </w:r>
      <w:r w:rsidR="00343632">
        <w:t xml:space="preserve">having subjects </w:t>
      </w:r>
      <w:r w:rsidR="00C30FB9">
        <w:t xml:space="preserve">walk normally during a no visual feedback washout phase. </w:t>
      </w:r>
      <w:r w:rsidR="008D097F">
        <w:t xml:space="preserve">By comparing the behavioral data and the </w:t>
      </w:r>
      <w:r w:rsidR="008D097F">
        <w:lastRenderedPageBreak/>
        <w:t xml:space="preserve">computational models, we will determine the impact of movement consistency on use-dependent learning. </w:t>
      </w:r>
    </w:p>
    <w:p w14:paraId="57ED9F0D" w14:textId="77777777" w:rsidR="006423C7" w:rsidRDefault="006423C7"/>
    <w:p w14:paraId="0021EE6C" w14:textId="50B30F84"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08EDE00E" w14:textId="48817FD0" w:rsidR="00105698" w:rsidRDefault="00105698" w:rsidP="00105698">
      <w:r>
        <w:t>Young, healthy individuals between the ages of 18</w:t>
      </w:r>
      <w:r w:rsidR="00EC01CF">
        <w:t>-</w:t>
      </w:r>
      <w:r>
        <w:t>40 years will be recruited to participate in th</w:t>
      </w:r>
      <w:r w:rsidR="00BB6E69">
        <w:t>is</w:t>
      </w:r>
      <w:r>
        <w:t xml:space="preserve"> study. Potential subjects will be included if they</w:t>
      </w:r>
      <w:r w:rsidR="00BD4609">
        <w:t xml:space="preserve"> are naive to locomotor learning task</w:t>
      </w:r>
      <w:r w:rsidR="00004040">
        <w:t>s</w:t>
      </w:r>
      <w:r>
        <w:t>. Potential subjects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based on </w:t>
      </w:r>
      <w:r w:rsidR="00F02E4A">
        <w:t xml:space="preserve">prior studies in this field </w:t>
      </w:r>
      <w:r w:rsidR="00F02E4A">
        <w:fldChar w:fldCharType="begin"/>
      </w:r>
      <w:r w:rsidR="00F02E4A">
        <w:instrText xml:space="preserve"> ADDIN ZOTERO_ITEM CSL_CITATION {"citationID":"Ak4iig5L","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F02E4A">
        <w:fldChar w:fldCharType="separate"/>
      </w:r>
      <w:r w:rsidR="00F02E4A" w:rsidRPr="00F02E4A">
        <w:t>(Diedrichsen et al., 2010; Verstynen and Sabes, 2011)</w:t>
      </w:r>
      <w:r w:rsidR="00F02E4A">
        <w:fldChar w:fldCharType="end"/>
      </w:r>
      <w:r>
        <w:t xml:space="preserve">. </w:t>
      </w:r>
    </w:p>
    <w:p w14:paraId="2DBCEC3B" w14:textId="43BF66D4" w:rsidR="00BB6E69" w:rsidRDefault="00BB6E69" w:rsidP="00105698"/>
    <w:p w14:paraId="3460743D" w14:textId="77777777" w:rsidR="00BB6E69" w:rsidRPr="00BD4609" w:rsidRDefault="00BB6E69" w:rsidP="00BB6E69">
      <w:pPr>
        <w:rPr>
          <w:i/>
          <w:iCs/>
          <w:u w:val="single"/>
        </w:rPr>
      </w:pPr>
      <w:r w:rsidRPr="00BD4609">
        <w:rPr>
          <w:i/>
          <w:iCs/>
          <w:u w:val="single"/>
        </w:rPr>
        <w:t>Data replacement:</w:t>
      </w:r>
    </w:p>
    <w:p w14:paraId="73581C87" w14:textId="5C8EACBA" w:rsidR="00BB6E69" w:rsidRDefault="00BB6E69" w:rsidP="00BB6E69">
      <w:r>
        <w:t xml:space="preserve">Data will be replaced if a subject does not complete the entire learning task </w:t>
      </w:r>
      <w:r w:rsidR="00E01C34">
        <w:t>for</w:t>
      </w:r>
      <w:r>
        <w:t xml:space="preserve"> all three </w:t>
      </w:r>
      <w:r w:rsidR="00E01C34">
        <w:t>conditions</w:t>
      </w:r>
      <w:r>
        <w:t>. This may occur if there is a technical error or equipment failure in the middle of data collection</w:t>
      </w:r>
      <w:r w:rsidR="00CE2F32">
        <w:t xml:space="preserve"> or </w:t>
      </w:r>
      <w:r>
        <w:t>if the subject chooses to stop or drop out</w:t>
      </w:r>
      <w:r w:rsidR="00CE2F32">
        <w:t xml:space="preserve"> of the experiment</w:t>
      </w:r>
      <w:r>
        <w:t xml:space="preserve"> or </w:t>
      </w:r>
      <w:r w:rsidR="00CE2F32">
        <w:t xml:space="preserve">does not return for one of the testing sessions. </w:t>
      </w:r>
      <w:r w:rsidR="007D3E12">
        <w:t xml:space="preserve">Data will be replaced </w:t>
      </w:r>
      <w:r>
        <w:t>if the experimenter deems the subject unsafe to</w:t>
      </w:r>
      <w:r w:rsidR="00CE2F32">
        <w:t xml:space="preserve"> continue the study which may occur if there is an injury or illness after the subject has been enrolled. </w:t>
      </w:r>
      <w:r>
        <w:t xml:space="preserve">Data will also be replaced if a subject does not </w:t>
      </w:r>
      <w:r w:rsidR="00CE2F32">
        <w:t>meet a threshold of performance</w:t>
      </w:r>
      <w:r>
        <w:t xml:space="preserve"> on the learning task. </w:t>
      </w:r>
      <w:r w:rsidR="00CE2F32">
        <w:t>The minimum threshold of</w:t>
      </w:r>
      <w:r>
        <w:t xml:space="preserve"> performance will be defined as a mean performance outside of three standard deviations from the </w:t>
      </w:r>
      <w:r w:rsidR="00CE2F32">
        <w:t xml:space="preserve">group </w:t>
      </w:r>
      <w:r>
        <w:t>mean on</w:t>
      </w:r>
      <w:r w:rsidR="00CE2F32">
        <w:t xml:space="preserve"> either </w:t>
      </w:r>
      <w:r>
        <w:t xml:space="preserve">step asymmetry index </w:t>
      </w:r>
      <w:r w:rsidR="00CE2F32">
        <w:t>or</w:t>
      </w:r>
      <w:r>
        <w:t xml:space="preserve"> target accuracy. Inadequate performance may occur if </w:t>
      </w:r>
      <w:r w:rsidR="00CE2F32">
        <w:t>a</w:t>
      </w:r>
      <w:r>
        <w:t xml:space="preserve"> subject ignore</w:t>
      </w:r>
      <w:r w:rsidR="00CE2F32">
        <w:t>s</w:t>
      </w:r>
      <w:r>
        <w:t xml:space="preserve"> or does not heed instructions from the experiment</w:t>
      </w:r>
      <w:r w:rsidR="00CE2F32">
        <w:t>er</w:t>
      </w:r>
      <w:r>
        <w:t xml:space="preserve">, is not capable of performing the task correctly or lacks motivation to perform the task correctly.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03A0E700" w:rsidR="00105698" w:rsidRDefault="00105698" w:rsidP="00105698">
      <w:r>
        <w:t>Subjects will participate in three sessions of walking spaced 5</w:t>
      </w:r>
      <w:r w:rsidR="00EC01CF">
        <w:t>-</w:t>
      </w:r>
      <w:r w:rsidR="00633EEF">
        <w:t>1</w:t>
      </w:r>
      <w:r>
        <w:t>0 days apart. During each session they will walk on a dual belt treadmill (with the belts tied throughout the experiment) at their self-selected speed between</w:t>
      </w:r>
      <w:r w:rsidR="007D3E12">
        <w:t xml:space="preserve"> </w:t>
      </w:r>
      <w:r>
        <w:t>1.0</w:t>
      </w:r>
      <w:r w:rsidR="00EC01CF">
        <w:t>-</w:t>
      </w:r>
      <w:r>
        <w:t>1.2 meters per second. Subjects will wear a ceiling mounted harness which does not provide any body weight support and hold onto a handrail for safety during all walking phases. A computer monitor will be placed</w:t>
      </w:r>
      <w:r w:rsidR="00FF5E20">
        <w:t xml:space="preserve"> 6</w:t>
      </w:r>
      <w:r>
        <w:t>0 cm in front of the treadmill which will provide real time visual feedback of the subject’s step length (</w:t>
      </w:r>
      <w:r w:rsidR="00FF5E20">
        <w:t xml:space="preserve">Figure 1A; </w:t>
      </w:r>
      <w:r w:rsidRPr="00A93ED5">
        <w:t>The Motion Monitor Toolbo</w:t>
      </w:r>
      <w:r>
        <w:t xml:space="preserve">x, </w:t>
      </w:r>
      <w:r w:rsidRPr="00A93ED5">
        <w:t>Innovative Sports Training</w:t>
      </w:r>
      <w:r>
        <w:t xml:space="preserve"> Inc.</w:t>
      </w:r>
      <w:r w:rsidRPr="00A93ED5">
        <w:t>, Chicago</w:t>
      </w:r>
      <w:r>
        <w:t>, IL, USA). A step length is</w:t>
      </w:r>
      <w:r w:rsidR="001579D6">
        <w:t xml:space="preserve"> defined as</w:t>
      </w:r>
      <w:r>
        <w:t xml:space="preserve"> the</w:t>
      </w:r>
      <w:r w:rsidR="005B694A">
        <w:t xml:space="preserve"> sagittal distance</w:t>
      </w:r>
      <w:r>
        <w:t xml:space="preserve"> between the leading limb’s heel marker and the trailing limb’s heel marker at the moment of the leading limb heel strik</w:t>
      </w:r>
      <w:r w:rsidR="00FF5E20">
        <w:t>e</w:t>
      </w:r>
      <w:r>
        <w:t xml:space="preserve">. </w:t>
      </w:r>
    </w:p>
    <w:p w14:paraId="1656A0E5" w14:textId="77777777" w:rsidR="00105698" w:rsidRDefault="00105698" w:rsidP="00105698"/>
    <w:p w14:paraId="14673EE5" w14:textId="38FA494A" w:rsidR="00105698" w:rsidRDefault="00105698" w:rsidP="00105698">
      <w:r>
        <w:t xml:space="preserve">The visual feedback will be in the form of a bar graph with </w:t>
      </w:r>
      <w:r w:rsidR="00FF5E20">
        <w:t>a blue</w:t>
      </w:r>
      <w:r>
        <w:t xml:space="preserve"> bar representing the left leg’s step length and a </w:t>
      </w:r>
      <w:r w:rsidR="00FF5E20">
        <w:t>green</w:t>
      </w:r>
      <w:r>
        <w:t xml:space="preserve"> bar representing the right leg’s step length.</w:t>
      </w:r>
      <w:r w:rsidR="00FF5E20">
        <w:t xml:space="preserve"> </w:t>
      </w:r>
      <w:r>
        <w:t>The bars will be time</w:t>
      </w:r>
      <w:r w:rsidR="001579D6">
        <w:t xml:space="preserve"> synchronized</w:t>
      </w:r>
      <w:r>
        <w:t xml:space="preserve"> with each respective limb’s swing phase, increasing in height until the limb reaches heel strike at which point the bar will hold on the screen until the next swing phase begins. There will also be </w:t>
      </w:r>
      <w:r w:rsidR="009F5254">
        <w:t>a</w:t>
      </w:r>
      <w:r>
        <w:t xml:space="preserve"> pink horizontal target line for each leg which will be derived from</w:t>
      </w:r>
      <w:r w:rsidR="009F5254">
        <w:t xml:space="preserve"> </w:t>
      </w:r>
      <w:r w:rsidR="00FF5E20">
        <w:t>each subject’s</w:t>
      </w:r>
      <w:r w:rsidR="009F5254">
        <w:t xml:space="preserve"> current </w:t>
      </w:r>
      <w:r>
        <w:t xml:space="preserve">baseline step length </w:t>
      </w:r>
      <w:r w:rsidR="00FF5E20">
        <w:t xml:space="preserve">for each session </w:t>
      </w:r>
      <w:r>
        <w:t>and serve as the target during th</w:t>
      </w:r>
      <w:r w:rsidR="009F5254">
        <w:t>at session’s</w:t>
      </w:r>
      <w:r>
        <w:t xml:space="preserve"> Learning phase </w:t>
      </w:r>
      <w:r w:rsidR="003D6311">
        <w:t>(Figure 1B)</w:t>
      </w:r>
      <w:r>
        <w:t xml:space="preserve">. </w:t>
      </w:r>
    </w:p>
    <w:p w14:paraId="57E49887" w14:textId="77777777" w:rsidR="00105698" w:rsidRDefault="00105698" w:rsidP="00105698"/>
    <w:p w14:paraId="77BC5BDD" w14:textId="052586CD" w:rsidR="00105698" w:rsidRDefault="00105698" w:rsidP="00105698">
      <w:r>
        <w:t xml:space="preserve">Each of the three sessions of walking will involve the same learning schedule. Subjects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on the computer monitor during the Baseline phase. Subjects will then undergo a short (25 strides) Orientation phase </w:t>
      </w:r>
      <w:r w:rsidR="00FF5E20">
        <w:t xml:space="preserve">– </w:t>
      </w:r>
      <w:r>
        <w:t>during day one only</w:t>
      </w:r>
      <w:r w:rsidR="00FF5E20">
        <w:t xml:space="preserve"> – </w:t>
      </w:r>
      <w:r>
        <w:t>in which they will practice changing their step length while they watch the feedback on the screen so that they understand how changing each step length changes the height of the bars on the screen. During the Learning phase subjects will be asked to hit the pink horizontal target line</w:t>
      </w:r>
      <w:r w:rsidR="00570AA5">
        <w:t>s</w:t>
      </w:r>
      <w:r>
        <w:t xml:space="preserve"> exactly with each leg for 500 strides. During this phase </w:t>
      </w:r>
      <w:r w:rsidR="00570AA5">
        <w:t>both the</w:t>
      </w:r>
      <w:r>
        <w:t xml:space="preserve"> target lines will </w:t>
      </w:r>
      <w:r w:rsidR="001645A1">
        <w:t>be changed</w:t>
      </w:r>
      <w:r>
        <w:t>, leading the subjects to take a longer step with the left leg and a shorter step with the right leg. The</w:t>
      </w:r>
      <w:r w:rsidR="00CA15B0">
        <w:t>se</w:t>
      </w:r>
      <w:r>
        <w:t xml:space="preserve"> changes in step length will result in changes in step asymmetry index (SAI), our primary outcome measure, which is the difference between the two step lengths normalized by the stride length. We express this measure as a percentage where 0% is perfect symmetry and SAIs further away from 0% are greater asymmetry. Finally, the feedback will be </w:t>
      </w:r>
      <w:r w:rsidR="001645A1">
        <w:t xml:space="preserve">removed from the screen </w:t>
      </w:r>
      <w:r>
        <w:t>and subjects will be asked to “look forward and walk normally” during the Washout phase for 750 strides</w:t>
      </w:r>
      <w:r w:rsidR="003D6311">
        <w:t xml:space="preserve"> (see Supplemental Material for the full </w:t>
      </w:r>
      <w:r w:rsidR="00CA15B0">
        <w:t xml:space="preserve">instruction </w:t>
      </w:r>
      <w:r w:rsidR="003D6311">
        <w:t>script)</w:t>
      </w:r>
      <w:r w:rsidR="001645A1">
        <w:t xml:space="preserve">. </w:t>
      </w:r>
    </w:p>
    <w:p w14:paraId="101D31E9" w14:textId="77777777" w:rsidR="00105698" w:rsidRDefault="00105698" w:rsidP="00105698"/>
    <w:p w14:paraId="4B107E9A" w14:textId="77777777" w:rsidR="00105698" w:rsidRDefault="00105698" w:rsidP="00105698">
      <w:pPr>
        <w:rPr>
          <w:i/>
          <w:iCs/>
          <w:u w:val="single"/>
        </w:rPr>
      </w:pPr>
      <w:r w:rsidRPr="00F10C8D">
        <w:rPr>
          <w:i/>
          <w:iCs/>
          <w:u w:val="single"/>
        </w:rPr>
        <w:t>Conditions:</w:t>
      </w:r>
    </w:p>
    <w:p w14:paraId="52D5B44F" w14:textId="34A74B73" w:rsidR="00105698" w:rsidRDefault="001645A1" w:rsidP="00105698">
      <w:r>
        <w:t xml:space="preserve">We will perform a </w:t>
      </w:r>
      <w:r w:rsidR="00EC01CF">
        <w:t xml:space="preserve">fully counterbalanced, </w:t>
      </w:r>
      <w:r>
        <w:t>within subjects design with t</w:t>
      </w:r>
      <w:r w:rsidR="00105698">
        <w:t>hree different conditions</w:t>
      </w:r>
      <w:r w:rsidR="00570AA5">
        <w:t xml:space="preserve">, one for each walking session. </w:t>
      </w:r>
      <w:r>
        <w:t xml:space="preserve">The primary manipulation will be the consistency of targets during the Learning phase. </w:t>
      </w:r>
      <w:r w:rsidR="00105698">
        <w:t xml:space="preserve">In the Stable condition, the target positions </w:t>
      </w:r>
      <w:r w:rsidR="00EC01CF">
        <w:t xml:space="preserve">will </w:t>
      </w:r>
      <w:r w:rsidR="00570AA5">
        <w:t>induce a</w:t>
      </w:r>
      <w:r w:rsidR="00EC01CF">
        <w:t xml:space="preserve"> 22% SAI throughout the Learning phase</w:t>
      </w:r>
      <w:r w:rsidR="00105698">
        <w:t>. In the Variable condition, the targets will change every 1-5 strides. Each target SAI will be drawn from a normal distribution with a mean of 22% and standard deviation of 5%. In the Uniform condition, the targets will change every 1-5 strides. Each target SAI will be drawn from a uniform distribution between 5% and 39% SAI</w:t>
      </w:r>
      <w:r w:rsidR="00570AA5">
        <w:t xml:space="preserve"> (Figure 1C &amp; D)</w:t>
      </w:r>
      <w:r w:rsidR="00105698">
        <w:t xml:space="preserve">. For both the Variable and Uniform condition the number of strides the target remains the same (1-5) will be drawn from a uniform distribution. </w:t>
      </w:r>
      <w:r w:rsidR="008626E9">
        <w:t>This is because, i</w:t>
      </w:r>
      <w:r w:rsidR="00105698">
        <w:t xml:space="preserve">n pilot testing, it was very difficult for subjects to </w:t>
      </w:r>
      <w:r w:rsidR="008626E9">
        <w:t>stay</w:t>
      </w:r>
      <w:r w:rsidR="00EC01CF">
        <w:t xml:space="preserve"> motivated and</w:t>
      </w:r>
      <w:r w:rsidR="008626E9">
        <w:t xml:space="preserve"> focused on</w:t>
      </w:r>
      <w:r w:rsidR="00105698">
        <w:t xml:space="preserve"> the task if the targets changed every stride. </w:t>
      </w:r>
    </w:p>
    <w:p w14:paraId="6B7316C9" w14:textId="77777777" w:rsidR="00105698" w:rsidRPr="00F10C8D" w:rsidRDefault="00105698" w:rsidP="00105698"/>
    <w:p w14:paraId="393DFFED" w14:textId="77777777" w:rsidR="00105698" w:rsidRPr="00E4663D" w:rsidRDefault="00105698" w:rsidP="00105698">
      <w:pPr>
        <w:rPr>
          <w:i/>
          <w:iCs/>
          <w:u w:val="single"/>
        </w:rPr>
      </w:pPr>
      <w:r w:rsidRPr="00E4663D">
        <w:rPr>
          <w:i/>
          <w:iCs/>
          <w:u w:val="single"/>
        </w:rPr>
        <w:t xml:space="preserve">Data collection: </w:t>
      </w:r>
    </w:p>
    <w:p w14:paraId="7966DDCC" w14:textId="50A6BDD0" w:rsidR="00105698" w:rsidRDefault="00105698">
      <w:r>
        <w:t xml:space="preserve">Kinetic data will be collected at a frequency of 1000 Hz from the dual belt treadmill instrumented with two force plates, one under each belt (Bertec, Columbus, OH, USA). Kinetic data will be collected at a frequency of 100 Hz using a Vicon MX40 motion capture system with 8 cameras and Nexus software </w:t>
      </w:r>
      <w:r w:rsidRPr="00E4663D">
        <w:t>(Vicon Motion Systems, Inc., London, UK).</w:t>
      </w:r>
      <w:r>
        <w:t xml:space="preserve"> We will use a custom marker set with 7 retroreflective markers. One marker will be placed on each heel, lateral malleolus, and 5</w:t>
      </w:r>
      <w:r w:rsidRPr="00E4663D">
        <w:rPr>
          <w:vertAlign w:val="superscript"/>
        </w:rPr>
        <w:t>th</w:t>
      </w:r>
      <w:r>
        <w:t xml:space="preserve"> metatarsal head. There will also be one marker placed on the left 1</w:t>
      </w:r>
      <w:r w:rsidRPr="00E4663D">
        <w:rPr>
          <w:vertAlign w:val="superscript"/>
        </w:rPr>
        <w:t>st</w:t>
      </w:r>
      <w:r>
        <w:t xml:space="preserve"> metatarsal head.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34276447" w14:textId="46B54E28" w:rsidR="00C66CEF" w:rsidRDefault="00C66CEF" w:rsidP="00C66CEF">
      <w:r>
        <w:t xml:space="preserve">First, </w:t>
      </w:r>
      <w:r w:rsidR="00B42795">
        <w:t xml:space="preserve">any </w:t>
      </w:r>
      <w:r>
        <w:t xml:space="preserve">gaps in the kinematic data </w:t>
      </w:r>
      <w:r w:rsidR="00B42795">
        <w:t xml:space="preserve">will be filled </w:t>
      </w:r>
      <w:r>
        <w:t xml:space="preserve">using a </w:t>
      </w:r>
      <w:r w:rsidR="00F57A76">
        <w:t xml:space="preserve">Wolte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a custom written MATLAB code (</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FC2113">
        <w:t>,</w:t>
      </w:r>
      <w:r>
        <w:t xml:space="preserve"> which is expressed by this equation: </w:t>
      </w:r>
    </w:p>
    <w:p w14:paraId="663EBFDF" w14:textId="77777777" w:rsidR="00C66CEF" w:rsidRDefault="00C66CEF" w:rsidP="00C66CEF"/>
    <w:p w14:paraId="1053C42D" w14:textId="77777777" w:rsidR="00C66CEF" w:rsidRPr="001915A5" w:rsidRDefault="00C66CEF" w:rsidP="00C66CEF">
      <m:oMathPara>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m:oMathPara>
    </w:p>
    <w:p w14:paraId="7899B6FB" w14:textId="77777777" w:rsidR="00C66CEF" w:rsidRDefault="00C66CEF" w:rsidP="00C66CEF"/>
    <w:p w14:paraId="045A3096" w14:textId="2B8C2FBE" w:rsidR="00E00AF1" w:rsidRDefault="001915A5" w:rsidP="00C66CEF">
      <w:r>
        <w:t xml:space="preserve">We will remove any SAI baseline bias for each subject </w:t>
      </w:r>
      <w:r w:rsidR="00B515F8">
        <w:t xml:space="preserve">for each respective </w:t>
      </w:r>
      <w:r w:rsidR="001D7E75">
        <w:t xml:space="preserve">training </w:t>
      </w:r>
      <w:r w:rsidR="00B515F8">
        <w:t>session</w:t>
      </w:r>
      <w:r w:rsidR="00F44901">
        <w:t>: t</w:t>
      </w:r>
      <w:r w:rsidR="00E00AF1">
        <w:t xml:space="preserve">he mean of the last 50 strides of baseline will be subtracted from all strides for that respective session. The baseline corrected measure will be used for the remainder of our analysis. </w:t>
      </w:r>
    </w:p>
    <w:p w14:paraId="0145B4FE" w14:textId="1EB34FAE" w:rsidR="00E00AF1" w:rsidRDefault="00E00AF1" w:rsidP="00C66CEF">
      <w:r>
        <w:t xml:space="preserve"> </w:t>
      </w:r>
    </w:p>
    <w:p w14:paraId="6A65DEFE" w14:textId="382130C4" w:rsidR="00E00AF1" w:rsidRDefault="001D7E75" w:rsidP="00C66CEF">
      <w:r>
        <w:t>To assess how well subjects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We expect that the SAI behavior during the learning phase will follow the targets reasonably well.</w:t>
      </w:r>
      <w:r w:rsidR="00E00AF1" w:rsidRPr="00E00AF1">
        <w:t xml:space="preserve"> </w:t>
      </w:r>
      <w:r w:rsidR="00E00AF1">
        <w:t>Mean differences for the learning phase will be used as a general measure of accuracy to test how well subjects were able to perform the task. If a subject’s accuracy falls outside 3 standard deviations of all behavior this subject will be replaced.</w:t>
      </w:r>
    </w:p>
    <w:p w14:paraId="6E21A3B4" w14:textId="77777777" w:rsidR="00E00AF1" w:rsidRDefault="00E00AF1" w:rsidP="00C66CEF"/>
    <w:p w14:paraId="3ED1A77A" w14:textId="6E78DF53" w:rsidR="00E00AF1" w:rsidRDefault="00C63C4F" w:rsidP="00E00AF1">
      <w:r>
        <w:t>To determine how well the overall distribution of</w:t>
      </w:r>
      <w:r w:rsidR="00E00AF1">
        <w:t xml:space="preserve"> SAI </w:t>
      </w:r>
      <w:r>
        <w:t xml:space="preserve">targets </w:t>
      </w:r>
      <w:r w:rsidR="00F44901">
        <w:t xml:space="preserve">during learning </w:t>
      </w:r>
      <w:r>
        <w:t>matched the distribution of SAI</w:t>
      </w:r>
      <w:r w:rsidR="00E00AF1">
        <w:t xml:space="preserve"> behavior</w:t>
      </w:r>
      <w:r w:rsidR="00F44901">
        <w:t xml:space="preserve"> during learning</w:t>
      </w:r>
      <w:r>
        <w:t xml:space="preserve"> we will determine</w:t>
      </w:r>
      <w:r w:rsidR="001D7E75">
        <w:t xml:space="preserve"> the mean and standard deviation of the entire Learning phase</w:t>
      </w:r>
      <w:r>
        <w:t xml:space="preserve"> for both for these measures</w:t>
      </w:r>
      <w:r w:rsidR="001D7E75">
        <w:t xml:space="preserve">. </w:t>
      </w:r>
      <w:r w:rsidR="00E00AF1">
        <w:t xml:space="preserve">We expect that mean SAI behavior during the entire learning phase </w:t>
      </w:r>
      <w:r w:rsidR="00E00AF1" w:rsidRPr="00F44901">
        <w:rPr>
          <w:i/>
          <w:iCs/>
        </w:rPr>
        <w:t>will not</w:t>
      </w:r>
      <w:r w:rsidR="00E00AF1">
        <w:t xml:space="preserve"> be different between the conditions.</w:t>
      </w:r>
      <w:r w:rsidR="00E00AF1" w:rsidRPr="00E00AF1">
        <w:t xml:space="preserve"> </w:t>
      </w:r>
      <w:r w:rsidR="00E00AF1">
        <w:t xml:space="preserve">Furthermore, we expect that the standard deviation of SAI behavior during the entire learning phase </w:t>
      </w:r>
      <w:r w:rsidR="00E00AF1" w:rsidRPr="003522E6">
        <w:rPr>
          <w:i/>
          <w:iCs/>
        </w:rPr>
        <w:t>will</w:t>
      </w:r>
      <w:r w:rsidR="00E00AF1">
        <w:t xml:space="preserve"> be different between conditions.</w:t>
      </w:r>
      <w:r w:rsidR="00E00AF1" w:rsidRPr="00E00AF1">
        <w:t xml:space="preserve"> </w:t>
      </w:r>
      <w:r w:rsidR="00396E85">
        <w:t xml:space="preserve">We will test these differences with a repeated measures analysis of variance and post-hoc </w:t>
      </w:r>
      <w:r w:rsidR="00321DC5">
        <w:t>pairwise comparisons</w:t>
      </w:r>
      <w:r w:rsidR="00396E85">
        <w:t xml:space="preserve"> if necessary. </w:t>
      </w:r>
      <w:r w:rsidR="00E00AF1">
        <w:t xml:space="preserve">If we are incorrect in these assumptions, we will still be able to compare aftereffects at Initial Washout as a ratio of the total amount of SAI during the learning phase. </w:t>
      </w:r>
    </w:p>
    <w:p w14:paraId="68A26D24" w14:textId="77777777" w:rsidR="00E00AF1" w:rsidRDefault="00E00AF1" w:rsidP="00C66CEF"/>
    <w:p w14:paraId="60AE9118" w14:textId="1822AD28" w:rsidR="00B16285" w:rsidRDefault="00C63C4F" w:rsidP="00C66CEF">
      <w:r>
        <w:t xml:space="preserve">Our primary dependent variable of use-dependent bias will be calculated as the mean SAI during the first 10 strides of the Washout phase (Initial Washout). </w:t>
      </w:r>
      <w:r w:rsidR="00BF7145">
        <w:t>As the primary behavioral comparison, we will analyze the measure of use-dependent bias across conditions using a repeated measures analysis of variance</w:t>
      </w:r>
      <w:r w:rsidR="00321DC5">
        <w:t xml:space="preserve"> and post-hoc pairwise comparisons if necessary</w:t>
      </w:r>
      <w:r w:rsidR="00BF7145">
        <w:t>.</w:t>
      </w:r>
      <w:r w:rsidR="00BF7145" w:rsidRPr="00BF7145">
        <w:t xml:space="preserve"> </w:t>
      </w:r>
      <w:r w:rsidR="00BF7145">
        <w:t xml:space="preserve">To further assess any differences during the Washout phase, we will analyze SAI differences between conditions across the entire Washout phase using a cluster permutation analysis. We will also analyze the rate of washout using </w:t>
      </w:r>
      <w:r w:rsidR="00321DC5">
        <w:t xml:space="preserve">a </w:t>
      </w:r>
      <w:r w:rsidR="00BF7145">
        <w:t>regression</w:t>
      </w:r>
      <w:r w:rsidR="00321DC5">
        <w:t xml:space="preserve"> analysis</w:t>
      </w:r>
      <w:r w:rsidR="00BF714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BF7145">
        <w:fldChar w:fldCharType="end"/>
      </w:r>
      <w:r w:rsidR="00321DC5">
        <w:t xml:space="preserve"> and compare these rates with a repeated measures analysis of variance with post-hoc pairwise comparisons if necessary. </w:t>
      </w:r>
    </w:p>
    <w:p w14:paraId="34B73BB8" w14:textId="747ADC34" w:rsidR="00ED5542" w:rsidRDefault="00ED5542" w:rsidP="00C66CEF"/>
    <w:p w14:paraId="285EB958" w14:textId="76FEC98B" w:rsidR="00ED5542" w:rsidRDefault="00ED5542" w:rsidP="00C66CEF">
      <w:r>
        <w:t>We will report exact p values</w:t>
      </w:r>
      <w:r w:rsidR="00E66816">
        <w:t xml:space="preserve"> for all statistical tests. We will report exact test statistic values for each test: t-statistic values for t-tests and F-statistic values for repeated measures analysis of variances. S</w:t>
      </w:r>
      <w:r>
        <w:t>tandardized effect sizes</w:t>
      </w:r>
      <w:r w:rsidR="00E66816">
        <w:t xml:space="preserve"> will be reported as ƞ</w:t>
      </w:r>
      <w:r w:rsidR="00E66816">
        <w:rPr>
          <w:vertAlign w:val="subscript"/>
        </w:rPr>
        <w:t>p</w:t>
      </w:r>
      <w:r w:rsidR="00E66816">
        <w:rPr>
          <w:vertAlign w:val="superscript"/>
        </w:rPr>
        <w:t>2</w:t>
      </w:r>
      <w:r w:rsidR="00E66816">
        <w:t xml:space="preserve"> for repeated measures analysis of variance, and as Cohen’s d for t-tests.</w:t>
      </w:r>
      <w:r>
        <w:t xml:space="preserve"> </w:t>
      </w:r>
      <w:r w:rsidR="00E66816">
        <w:t xml:space="preserve">To express uncertainty in our data we plan on reporting means and 95% </w:t>
      </w:r>
      <w:r>
        <w:t>confidence intervals using a bootstrap approach</w:t>
      </w:r>
      <w:r w:rsidR="00E66816">
        <w:t xml:space="preserve"> for all data</w:t>
      </w:r>
      <w:r>
        <w:t>.</w:t>
      </w:r>
      <w:r w:rsidR="00E66816">
        <w:t xml:space="preserve"> When plotting </w:t>
      </w:r>
      <w:r w:rsidR="00DE393B">
        <w:t>subject</w:t>
      </w:r>
      <w:r w:rsidR="00E66816">
        <w:t xml:space="preserve"> </w:t>
      </w:r>
      <w:r w:rsidR="00DE393B">
        <w:t>data</w:t>
      </w:r>
      <w:r w:rsidR="00321DC5">
        <w:t xml:space="preserve"> at specific timepoints</w:t>
      </w:r>
      <w:r w:rsidR="00DE393B">
        <w:t>,</w:t>
      </w:r>
      <w:r w:rsidR="00E66816">
        <w:t xml:space="preserve"> we will plot means, 95% confidence intervals and individual data. We will c</w:t>
      </w:r>
      <w:r>
        <w:t>heck assumptions of normality</w:t>
      </w:r>
      <w:r w:rsidR="00E66816">
        <w:t xml:space="preserve"> of residuals for linear models and of the actual SAI data for t-tests</w:t>
      </w:r>
      <w:r>
        <w:t xml:space="preserve"> </w:t>
      </w:r>
      <w:r w:rsidR="00E66816">
        <w:t>with the Shapiro-Wilks</w:t>
      </w:r>
      <w:r w:rsidR="00321DC5">
        <w:t xml:space="preserve"> test of normality</w:t>
      </w:r>
      <w:r w:rsidR="00E66816">
        <w:t xml:space="preserve">. We assume </w:t>
      </w:r>
      <w:r w:rsidR="00904537">
        <w:t xml:space="preserve">that the data we collect will be normally distributed, but if we are </w:t>
      </w:r>
      <w:r w:rsidR="00DE393B">
        <w:t>wrong,</w:t>
      </w:r>
      <w:r w:rsidR="00904537">
        <w:t xml:space="preserve"> we plan on using non-parametric testing.</w:t>
      </w:r>
    </w:p>
    <w:p w14:paraId="722382E0" w14:textId="77777777" w:rsidR="00C66CEF" w:rsidRDefault="00C66CEF"/>
    <w:p w14:paraId="19881302" w14:textId="21A195F0" w:rsidR="00414CFC" w:rsidRDefault="00105698">
      <w:pPr>
        <w:rPr>
          <w:b/>
          <w:bCs/>
        </w:rPr>
      </w:pPr>
      <w:r w:rsidRPr="007D3C9C">
        <w:rPr>
          <w:b/>
          <w:bCs/>
        </w:rPr>
        <w:t>Modeling</w:t>
      </w:r>
    </w:p>
    <w:p w14:paraId="4F01DAE0" w14:textId="7B3F1750" w:rsidR="00591F30" w:rsidRDefault="00591F30">
      <w:r>
        <w:t xml:space="preserve">We have adapted two computational models of use-dependent learning which make dissociable predictions regarding the effect practice consistency has on use-dependent bias. One is a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a two-process model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97AEF12" w14:textId="77777777" w:rsidR="00591F30" w:rsidRDefault="00591F30">
      <w:pPr>
        <w:rPr>
          <w:b/>
          <w:bCs/>
        </w:rPr>
      </w:pPr>
    </w:p>
    <w:p w14:paraId="539EA3DB" w14:textId="26EE5E3A" w:rsidR="00591F30" w:rsidRPr="00591F30" w:rsidRDefault="00591F30">
      <w:pPr>
        <w:rPr>
          <w:i/>
          <w:iCs/>
          <w:u w:val="single"/>
        </w:rPr>
      </w:pPr>
      <w:r w:rsidRPr="00002520">
        <w:rPr>
          <w:i/>
          <w:iCs/>
          <w:u w:val="single"/>
        </w:rPr>
        <w:t>Bayesian Model</w:t>
      </w:r>
      <w:r>
        <w:rPr>
          <w:i/>
          <w:iCs/>
          <w:u w:val="single"/>
        </w:rPr>
        <w:t>:</w:t>
      </w:r>
    </w:p>
    <w:p w14:paraId="2293F07B" w14:textId="775466CB" w:rsidR="00414CFC" w:rsidRDefault="00306627" w:rsidP="00414CFC">
      <w:r>
        <w:t xml:space="preserve">We first consider a </w:t>
      </w:r>
      <w:r w:rsidR="005C0A9A">
        <w:t xml:space="preserve">Bayesian model </w:t>
      </w:r>
      <w:r w:rsidR="004B6DF6">
        <w:t>which</w:t>
      </w:r>
      <w:r w:rsidR="00414CFC">
        <w:t xml:space="preserve"> estimates a state of the world (a</w:t>
      </w:r>
      <w:r w:rsidR="00F10670">
        <w:t xml:space="preserve"> visual</w:t>
      </w:r>
      <w:r w:rsidR="00414CFC">
        <w:t xml:space="preserve"> target location) by combining prior </w:t>
      </w:r>
      <w:r w:rsidR="00F10670">
        <w:t>target locations</w:t>
      </w:r>
      <w:r w:rsidR="00414CFC">
        <w:t xml:space="preserve"> with current </w:t>
      </w:r>
      <w:r w:rsidR="00F10670">
        <w:t>visual target</w:t>
      </w:r>
      <w:r w:rsidR="00414CFC">
        <w:t xml:space="preserve"> information.</w:t>
      </w:r>
      <w:r w:rsidR="00F10670">
        <w:t xml:space="preserve"> Importantly, this framework is not directly modeling a motor output. Instead, it models a</w:t>
      </w:r>
      <w:r w:rsidR="00004040">
        <w:t xml:space="preserve">n </w:t>
      </w:r>
      <w:r w:rsidR="00F10670">
        <w:t xml:space="preserve">estimate of </w:t>
      </w:r>
      <w:r w:rsidR="00004040">
        <w:t>the world state or in this case the perception of a target</w:t>
      </w:r>
      <w:r w:rsidR="005C0A9A">
        <w:t xml:space="preserve"> location.</w:t>
      </w:r>
      <w:r w:rsidR="00004040">
        <w:t xml:space="preserve"> We assume that the</w:t>
      </w:r>
      <w:r w:rsidR="00414CFC">
        <w:t xml:space="preserve"> motor system then acts on the world state. </w:t>
      </w:r>
      <w:r w:rsidR="00004040">
        <w:t xml:space="preserve">The sensory estimate </w:t>
      </w:r>
      <w:r>
        <w:t>may</w:t>
      </w:r>
      <w:r w:rsidR="004B6DF6">
        <w:t xml:space="preserve"> </w:t>
      </w:r>
      <w:r>
        <w:t>become</w:t>
      </w:r>
      <w:r w:rsidR="00004040">
        <w:t xml:space="preserve"> biased based on prior experience. </w:t>
      </w:r>
      <w:r w:rsidR="00414CFC">
        <w:t>The more consistent (i.e. less variable) the prior experience, the more certain it becomes</w:t>
      </w:r>
      <w:r w:rsidR="00F10670">
        <w:t xml:space="preserve"> as</w:t>
      </w:r>
      <w:r w:rsidR="00414CFC">
        <w:t xml:space="preserve"> more </w:t>
      </w:r>
      <w:r w:rsidR="004B6DF6">
        <w:t>weight</w:t>
      </w:r>
      <w:r w:rsidR="00414CFC">
        <w:t xml:space="preserve"> is given to prior experience. Therefore, subsequent world state estimates become more biased toward </w:t>
      </w:r>
      <w:r w:rsidR="005F5DCA">
        <w:t>a more</w:t>
      </w:r>
      <w:r w:rsidR="00414CFC">
        <w:t xml:space="preserve"> consistent prior. If the prior experiences are inconsistent (i.e. more variable), the</w:t>
      </w:r>
      <w:r w:rsidR="005F5DCA">
        <w:t xml:space="preserve">re is a </w:t>
      </w:r>
      <w:r w:rsidR="00414CFC">
        <w:t>reduce</w:t>
      </w:r>
      <w:r w:rsidR="005F5DCA">
        <w:t>d</w:t>
      </w:r>
      <w:r w:rsidR="00414CFC">
        <w:t xml:space="preserve"> </w:t>
      </w:r>
      <w:r w:rsidR="004B6DF6">
        <w:t>weight</w:t>
      </w:r>
      <w:r w:rsidR="00414CFC">
        <w:t xml:space="preserve"> </w:t>
      </w:r>
      <w:r w:rsidR="004B6DF6">
        <w:t>on</w:t>
      </w:r>
      <w:r w:rsidR="00414CFC">
        <w:t xml:space="preserve"> prior experiences. Thus, subsequent world states are less biased toward the inconsistent prior. The Bayesian estimation framework predicts </w:t>
      </w:r>
      <w:r w:rsidR="00A51265">
        <w:t>a</w:t>
      </w:r>
      <w:r w:rsidR="00414CFC">
        <w:t xml:space="preserve"> dependence on consistency</w:t>
      </w:r>
      <w:r w:rsidR="00A51265">
        <w:t xml:space="preserve"> of practice</w:t>
      </w:r>
      <w:r w:rsidR="00414CFC">
        <w:t xml:space="preserve"> in the use-dependent process. </w:t>
      </w:r>
    </w:p>
    <w:p w14:paraId="1E616CD7" w14:textId="1A994495" w:rsidR="00591F30" w:rsidRDefault="00591F30" w:rsidP="00414CFC"/>
    <w:p w14:paraId="1A43A7FC" w14:textId="4AAF1FDB" w:rsidR="00591F30" w:rsidRDefault="004B6DF6" w:rsidP="00591F30">
      <w:r>
        <w:t>In the context of the current study, t</w:t>
      </w:r>
      <w:r w:rsidR="00591F30">
        <w:t xml:space="preserve">his model combines the prior expectation of the step asymmetry target with the current target position to equal the posterior probability distribution. The model assumes that the motor output is a direct readout of the maximum a posteriori (MAP) </w:t>
      </w:r>
      <w:r>
        <w:t>an in</w:t>
      </w:r>
      <w:r w:rsidR="00591F30">
        <w:t xml:space="preserve"> Verstynen and Sabes (2011). The MAP estimate is given by:</w:t>
      </w:r>
    </w:p>
    <w:p w14:paraId="30902638" w14:textId="77777777" w:rsidR="00591F30" w:rsidRDefault="00591F30" w:rsidP="00591F30"/>
    <w:p w14:paraId="25170A9C" w14:textId="77777777" w:rsidR="00591F30" w:rsidRPr="0004441C" w:rsidRDefault="00A37868" w:rsidP="00591F30">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m:oMathPara>
    </w:p>
    <w:p w14:paraId="7FFEDB75" w14:textId="77777777" w:rsidR="00591F30" w:rsidRDefault="00591F30" w:rsidP="00591F30"/>
    <w:p w14:paraId="58FC062F" w14:textId="578622F2" w:rsidR="004B6DF6" w:rsidRDefault="004B6DF6" w:rsidP="00591F30">
      <w:pPr>
        <w:rPr>
          <w:rFonts w:eastAsiaTheme="minorEastAsia"/>
        </w:rPr>
      </w:pPr>
    </w:p>
    <w:p w14:paraId="283A7F66" w14:textId="16CCF1F6" w:rsidR="00591F30" w:rsidRDefault="004B6DF6" w:rsidP="00591F30">
      <w:r>
        <w:rPr>
          <w:rFonts w:eastAsiaTheme="minorEastAsia"/>
        </w:rPr>
        <w:t xml:space="preserve">And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 xml:space="preserve">. </w:t>
      </w:r>
      <w:r w:rsidR="00591F30">
        <w:t>We assume that the likelihood distribution is centered around th</w:t>
      </w:r>
      <w:r>
        <w:t>e</w:t>
      </w:r>
      <w:r w:rsidR="00591F30">
        <w:t xml:space="preserve"> actual target (</w:t>
      </w:r>
      <m:oMath>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on each stride, </w:t>
      </w:r>
      <m:oMath>
        <m:r>
          <w:rPr>
            <w:rFonts w:ascii="Cambria Math" w:hAnsi="Cambria Math"/>
          </w:rPr>
          <m:t>n</m:t>
        </m:r>
      </m:oMath>
      <w:r w:rsidR="00591F30">
        <w:t xml:space="preserve">, with a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which is a free parameter representing the amount of uncertainty surrounding the target. The prior distribution is given by an updating mean (</w:t>
      </w:r>
      <m:oMath>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oMath>
      <w:r w:rsidR="00591F30">
        <w:t>) and variance (σ</w:t>
      </w:r>
      <w:r w:rsidR="00591F30">
        <w:rPr>
          <w:vertAlign w:val="superscript"/>
        </w:rPr>
        <w:t xml:space="preserve"> </w:t>
      </w:r>
      <w:r w:rsidR="00591F30">
        <w:rPr>
          <w:vertAlign w:val="subscript"/>
        </w:rPr>
        <w:t>prior</w:t>
      </w:r>
      <w:r w:rsidR="00591F30">
        <w:t>):</w:t>
      </w:r>
    </w:p>
    <w:p w14:paraId="6736235A" w14:textId="77777777" w:rsidR="00591F30" w:rsidRDefault="00591F30" w:rsidP="00591F30"/>
    <w:p w14:paraId="22F70F7C" w14:textId="77777777" w:rsidR="00591F30" w:rsidRDefault="00A37868" w:rsidP="00591F30">
      <m:oMath>
        <m:sSub>
          <m:sSubPr>
            <m:ctrlPr>
              <w:rPr>
                <w:rFonts w:ascii="Cambria Math" w:hAnsi="Cambria Math"/>
                <w:i/>
              </w:rPr>
            </m:ctrlPr>
          </m:sSubPr>
          <m:e>
            <m:r>
              <w:rPr>
                <w:rFonts w:ascii="Cambria Math" w:hAnsi="Cambria Math"/>
              </w:rPr>
              <m:t>μ</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p>
    <w:p w14:paraId="7B19CF13" w14:textId="77777777" w:rsidR="00591F30" w:rsidRDefault="00591F30" w:rsidP="00591F30"/>
    <w:p w14:paraId="282A1399" w14:textId="77777777" w:rsidR="00591F30" w:rsidRDefault="00A37868" w:rsidP="00591F30">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p>
    <w:p w14:paraId="713EAC9F" w14:textId="77777777" w:rsidR="00591F30" w:rsidRDefault="00591F30" w:rsidP="00591F30"/>
    <w:p w14:paraId="0C713A03" w14:textId="77777777" w:rsidR="00591F30" w:rsidRPr="00E4158D" w:rsidRDefault="00591F30" w:rsidP="00591F30">
      <w:r>
        <w:t xml:space="preserve">Where </w:t>
      </w:r>
      <m:oMath>
        <m:r>
          <w:rPr>
            <w:rFonts w:ascii="Cambria Math" w:hAnsi="Cambria Math"/>
          </w:rPr>
          <m:t>β</m:t>
        </m:r>
      </m:oMath>
      <w:r>
        <w:t xml:space="preserve"> is a free parameter representing the learning rate. </w:t>
      </w:r>
      <m:oMath>
        <m:r>
          <w:rPr>
            <w:rFonts w:ascii="Cambria Math" w:hAnsi="Cambria Math"/>
          </w:rPr>
          <m:t>ϴ</m:t>
        </m:r>
      </m:oMath>
      <w:r>
        <w:t xml:space="preserve">, </w:t>
      </w:r>
      <m:oMath>
        <m:sSub>
          <m:sSubPr>
            <m:ctrlPr>
              <w:rPr>
                <w:rFonts w:ascii="Cambria Math" w:hAnsi="Cambria Math"/>
                <w:i/>
              </w:rPr>
            </m:ctrlPr>
          </m:sSubPr>
          <m:e>
            <m:r>
              <w:rPr>
                <w:rFonts w:ascii="Cambria Math" w:hAnsi="Cambria Math"/>
              </w:rPr>
              <m:t>σ</m:t>
            </m:r>
          </m:e>
          <m:sub>
            <m:r>
              <w:rPr>
                <w:rFonts w:ascii="Cambria Math" w:hAnsi="Cambria Math"/>
              </w:rPr>
              <m:t>prio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prior</m:t>
            </m:r>
          </m:sub>
        </m:sSub>
      </m:oMath>
      <w:r>
        <w:rPr>
          <w:rFonts w:eastAsiaTheme="minorEastAsia"/>
        </w:rPr>
        <w:t xml:space="preserve"> </w:t>
      </w:r>
      <w:r>
        <w:t xml:space="preserve">were initialized to 0. </w:t>
      </w:r>
      <m:oMath>
        <m:r>
          <w:rPr>
            <w:rFonts w:ascii="Cambria Math" w:hAnsi="Cambria Math"/>
          </w:rPr>
          <m:t>β</m:t>
        </m:r>
      </m:oMath>
      <w:r>
        <w:t xml:space="preserve"> is constrained between 0 and 1 and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t xml:space="preserve"> is constrained between 0 and 25. </w:t>
      </w:r>
    </w:p>
    <w:p w14:paraId="04E8BEC1" w14:textId="77777777" w:rsidR="00591F30" w:rsidRDefault="00591F30" w:rsidP="00414CFC"/>
    <w:p w14:paraId="207D6F15" w14:textId="4EB18C18" w:rsidR="00414CFC" w:rsidRPr="00403D28" w:rsidRDefault="00403D28" w:rsidP="00414CFC">
      <w:pPr>
        <w:rPr>
          <w:i/>
          <w:iCs/>
          <w:u w:val="single"/>
        </w:rPr>
      </w:pPr>
      <w:r w:rsidRPr="00002520">
        <w:rPr>
          <w:i/>
          <w:iCs/>
          <w:u w:val="single"/>
        </w:rPr>
        <w:t>Two-process model:</w:t>
      </w:r>
    </w:p>
    <w:p w14:paraId="142DAF98" w14:textId="729658F4" w:rsidR="00002520" w:rsidRDefault="00414CFC">
      <w:r>
        <w:t>In contrast</w:t>
      </w:r>
      <w:r w:rsidR="00004040">
        <w:t xml:space="preserve">, </w:t>
      </w:r>
      <w:r>
        <w:t xml:space="preserve">use-dependent plasticity can be conceptualized as a </w:t>
      </w:r>
      <w:r w:rsidR="00004040">
        <w:t>stride</w:t>
      </w:r>
      <w:r w:rsidR="005C0A9A">
        <w:t>-</w:t>
      </w:r>
      <w:r w:rsidR="00004040">
        <w:t>by</w:t>
      </w:r>
      <w:r w:rsidR="005C0A9A">
        <w:t>-</w:t>
      </w:r>
      <w:r w:rsidR="00004040">
        <w:t>stride</w:t>
      </w:r>
      <w:r>
        <w:t xml:space="preserve"> update </w:t>
      </w:r>
      <w:r w:rsidR="00004040">
        <w:t xml:space="preserve">which becomes more biased in the direction of the </w:t>
      </w:r>
      <w:r>
        <w:t>motor output</w:t>
      </w:r>
      <w:r w:rsidR="00DD7D15">
        <w:t xml:space="preserve"> </w:t>
      </w:r>
      <w:r w:rsidR="00DD7D15">
        <w:fldChar w:fldCharType="begin"/>
      </w:r>
      <w:r w:rsidR="00DD7D15">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DD7D15">
        <w:fldChar w:fldCharType="separate"/>
      </w:r>
      <w:r w:rsidR="00DD7D15" w:rsidRPr="00DD7D15">
        <w:t>(Diedrichsen et al., 2010)</w:t>
      </w:r>
      <w:r w:rsidR="00DD7D15">
        <w:fldChar w:fldCharType="end"/>
      </w:r>
      <w:r>
        <w:t>. In this model,</w:t>
      </w:r>
      <w:r w:rsidR="00004040">
        <w:t xml:space="preserve"> the motor output</w:t>
      </w:r>
      <w:r w:rsidR="009636FA">
        <w:t xml:space="preserve">, in this case SAI, is </w:t>
      </w:r>
      <w:r w:rsidR="00004040">
        <w:t xml:space="preserve">being modeled. </w:t>
      </w:r>
      <w:r>
        <w:t xml:space="preserve">This process </w:t>
      </w:r>
      <w:r w:rsidR="00004040">
        <w:t xml:space="preserve">can </w:t>
      </w:r>
      <w:r>
        <w:t xml:space="preserve">occur simultaneously with other processes which are error based and more directly influence the motor output. </w:t>
      </w:r>
      <w:r w:rsidR="00004040">
        <w:t xml:space="preserve">In the current study, this </w:t>
      </w:r>
      <w:r w:rsidR="009636FA">
        <w:t>error-based</w:t>
      </w:r>
      <w:r w:rsidR="00004040">
        <w:t xml:space="preserve"> process is strategic aiming</w:t>
      </w:r>
      <w:r w:rsidR="00DD7D15">
        <w:t xml:space="preserve"> </w:t>
      </w:r>
      <w:r w:rsidR="00DD7D15">
        <w:fldChar w:fldCharType="begin"/>
      </w:r>
      <w:r w:rsidR="00DD7D15">
        <w:instrText xml:space="preserve"> ADDIN ZOTERO_ITEM CSL_CITATION {"citationID":"lMYn6DMf","properties":{"formattedCitation":"(French et al., 2018)","plainCitation":"(French et al., 2018)","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schema":"https://github.com/citation-style-language/schema/raw/master/csl-citation.json"} </w:instrText>
      </w:r>
      <w:r w:rsidR="00DD7D15">
        <w:fldChar w:fldCharType="separate"/>
      </w:r>
      <w:r w:rsidR="00DD7D15" w:rsidRPr="00DD7D15">
        <w:t>(French et al., 2018)</w:t>
      </w:r>
      <w:r w:rsidR="00DD7D15">
        <w:fldChar w:fldCharType="end"/>
      </w:r>
      <w:r w:rsidR="00004040">
        <w:t xml:space="preserve">. </w:t>
      </w:r>
      <w:r>
        <w:t xml:space="preserve">In </w:t>
      </w:r>
      <w:r w:rsidR="00DD7D15">
        <w:t>the</w:t>
      </w:r>
      <w:r>
        <w:t xml:space="preserve"> two-process framework the use-dependent process is a low-level bias which only changes based on</w:t>
      </w:r>
      <w:r w:rsidR="009636FA">
        <w:t xml:space="preserve"> only</w:t>
      </w:r>
      <w:r>
        <w:t xml:space="preserve"> the directio</w:t>
      </w:r>
      <w:r w:rsidR="009636FA">
        <w:t xml:space="preserve">n, </w:t>
      </w:r>
      <w:r>
        <w:t>not the consistency</w:t>
      </w:r>
      <w:r w:rsidR="009636FA">
        <w:t>,</w:t>
      </w:r>
      <w:r>
        <w:t xml:space="preserve"> of the motor output. </w:t>
      </w:r>
      <w:r w:rsidR="00DD7D15">
        <w:t>Therefore,</w:t>
      </w:r>
      <w:r w:rsidR="002E1415">
        <w:t xml:space="preserve"> two-process model predicts that the use-dependent aftereffect does not depend on the consistency of </w:t>
      </w:r>
      <w:r w:rsidR="00105698">
        <w:t>prior movements</w:t>
      </w:r>
      <w:r w:rsidR="002E1415">
        <w:t xml:space="preserve">. This </w:t>
      </w:r>
      <w:r w:rsidR="006A0D3C">
        <w:t xml:space="preserve">model’s behavioral output is </w:t>
      </w:r>
      <w:r w:rsidR="00B3138A">
        <w:t>SAI</w:t>
      </w:r>
      <w:r w:rsidR="006A0D3C">
        <w:t xml:space="preserve"> (</w:t>
      </w:r>
      <m:oMath>
        <m:r>
          <w:rPr>
            <w:rFonts w:ascii="Cambria Math" w:hAnsi="Cambria Math"/>
          </w:rPr>
          <m:t>x</m:t>
        </m:r>
      </m:oMath>
      <w:r w:rsidR="006A0D3C">
        <w:t>)</w:t>
      </w:r>
      <w:r w:rsidR="00DD7D15">
        <w:t xml:space="preserve"> on each stride</w:t>
      </w:r>
      <m:oMath>
        <m:r>
          <w:rPr>
            <w:rFonts w:ascii="Cambria Math" w:hAnsi="Cambria Math"/>
          </w:rPr>
          <m:t xml:space="preserve"> n</m:t>
        </m:r>
      </m:oMath>
      <w:r w:rsidR="006A0D3C">
        <w:t>. Each stride’s SAI is the sum of the strategic process (</w:t>
      </w:r>
      <m:oMath>
        <m:r>
          <w:rPr>
            <w:rFonts w:ascii="Cambria Math" w:hAnsi="Cambria Math"/>
          </w:rPr>
          <m:t>S</m:t>
        </m:r>
      </m:oMath>
      <w:r w:rsidR="00123FC6">
        <w:t>)</w:t>
      </w:r>
      <w:r w:rsidR="009636FA">
        <w:t xml:space="preserve"> </w:t>
      </w:r>
      <w:r w:rsidR="006A0D3C">
        <w:t>and the use-dependent process (</w:t>
      </w:r>
      <m:oMath>
        <m:r>
          <w:rPr>
            <w:rFonts w:ascii="Cambria Math" w:hAnsi="Cambria Math"/>
          </w:rPr>
          <m:t>W</m:t>
        </m:r>
      </m:oMath>
      <w:r w:rsidR="006A0D3C">
        <w:t>):</w:t>
      </w:r>
    </w:p>
    <w:p w14:paraId="67F20E8F" w14:textId="4C2573D1" w:rsidR="006A0D3C" w:rsidRDefault="006A0D3C"/>
    <w:p w14:paraId="2CB6C033" w14:textId="3E516DA9" w:rsidR="00123FC6" w:rsidRPr="001579D6" w:rsidRDefault="00A37868">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m:oMathPara>
    </w:p>
    <w:p w14:paraId="32310561" w14:textId="77777777" w:rsidR="006A0D3C" w:rsidRDefault="006A0D3C"/>
    <w:p w14:paraId="53D8FA08" w14:textId="01BCA33E" w:rsidR="006A0D3C" w:rsidRDefault="006A0D3C">
      <w:r>
        <w:t>The strategic process corrects errors (</w:t>
      </w:r>
      <m:oMath>
        <m:r>
          <w:rPr>
            <w:rFonts w:ascii="Cambria Math" w:hAnsi="Cambria Math"/>
          </w:rPr>
          <m:t>e</m:t>
        </m:r>
      </m:oMath>
      <w:r>
        <w:t>) between the</w:t>
      </w:r>
      <w:r w:rsidR="009636FA">
        <w:t xml:space="preserve"> motor output</w:t>
      </w:r>
      <w:r>
        <w:t xml:space="preserve"> </w:t>
      </w:r>
      <w:r w:rsidR="009636FA">
        <w:t>(</w:t>
      </w:r>
      <m:oMath>
        <m:r>
          <w:rPr>
            <w:rFonts w:ascii="Cambria Math" w:hAnsi="Cambria Math"/>
          </w:rPr>
          <m:t>x</m:t>
        </m:r>
      </m:oMath>
      <w:r w:rsidR="009636FA">
        <w:rPr>
          <w:rFonts w:eastAsiaTheme="minorEastAsia"/>
        </w:rPr>
        <w:t>)</w:t>
      </w:r>
      <w:r w:rsidR="00123FC6">
        <w:t xml:space="preserve"> </w:t>
      </w:r>
      <w:r>
        <w:t>and the target (</w:t>
      </w:r>
      <m:oMath>
        <m:r>
          <w:rPr>
            <w:rFonts w:ascii="Cambria Math" w:hAnsi="Cambria Math"/>
          </w:rPr>
          <m:t>t</m:t>
        </m:r>
      </m:oMath>
      <w:r>
        <w:t>):</w:t>
      </w:r>
    </w:p>
    <w:p w14:paraId="4F20E041" w14:textId="3B47F0C9" w:rsidR="006A0D3C" w:rsidRDefault="006A0D3C"/>
    <w:p w14:paraId="748BD9BA" w14:textId="3D7F0877" w:rsidR="00123FC6" w:rsidRPr="001579D6" w:rsidRDefault="00A37868">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15C0E649" w14:textId="77777777" w:rsidR="009636FA" w:rsidRDefault="009636FA"/>
    <w:p w14:paraId="31CC1269" w14:textId="7842CE61" w:rsidR="00002520" w:rsidRDefault="00DD7D15">
      <w:r>
        <w:t>When the visual feedback (VF)</w:t>
      </w:r>
      <w:r w:rsidR="008A098F">
        <w:t xml:space="preserve"> and thus no target</w:t>
      </w:r>
      <w:r>
        <w:t xml:space="preserve"> is present on screen, a</w:t>
      </w:r>
      <w:r w:rsidR="006A0D3C">
        <w:t xml:space="preserve"> proportion (</w:t>
      </w:r>
      <m:oMath>
        <m:r>
          <w:rPr>
            <w:rFonts w:ascii="Cambria Math" w:hAnsi="Cambria Math"/>
          </w:rPr>
          <m:t>C</m:t>
        </m:r>
      </m:oMath>
      <w:r w:rsidR="006A0D3C">
        <w:t>) of this error</w:t>
      </w:r>
      <w:r>
        <w:t xml:space="preserve"> is corrected</w:t>
      </w:r>
      <w:r w:rsidR="006A0D3C">
        <w:t xml:space="preserve"> on each stride and is added to a proportion (</w:t>
      </w:r>
      <m:oMath>
        <m:r>
          <w:rPr>
            <w:rFonts w:ascii="Cambria Math" w:hAnsi="Cambria Math"/>
          </w:rPr>
          <m:t>S</m:t>
        </m:r>
      </m:oMath>
      <w:r w:rsidR="006A0D3C">
        <w:t>) of the prior strategy</w:t>
      </w:r>
      <w:r w:rsidR="009636FA">
        <w:t>. If a target is not present and no visual feedback is seen by the subject, the strategy is set to 0</w:t>
      </w:r>
      <w:r w:rsidR="008A098F">
        <w:t>:</w:t>
      </w:r>
    </w:p>
    <w:p w14:paraId="460EA476" w14:textId="3AC82F24" w:rsidR="006A0D3C" w:rsidRDefault="006A0D3C"/>
    <w:p w14:paraId="7D61A9FE" w14:textId="57BDBA8B" w:rsidR="00123FC6" w:rsidRPr="001579D6" w:rsidRDefault="00A37868">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amp;if VF is true</m:t>
                  </m:r>
                </m:e>
              </m:eqArr>
            </m:e>
          </m:d>
        </m:oMath>
      </m:oMathPara>
    </w:p>
    <w:p w14:paraId="3C678D98" w14:textId="0C6EB197" w:rsidR="006A0D3C" w:rsidRDefault="006A0D3C">
      <w:pPr>
        <w:rPr>
          <w:i/>
          <w:iCs/>
          <w:u w:val="single"/>
        </w:rPr>
      </w:pPr>
    </w:p>
    <w:p w14:paraId="0D9F9FC3" w14:textId="43A4D8C0" w:rsidR="006A0D3C" w:rsidRDefault="006A0D3C">
      <w:r>
        <w:t xml:space="preserve">Where </w:t>
      </w:r>
      <m:oMath>
        <m:r>
          <w:rPr>
            <w:rFonts w:ascii="Cambria Math" w:hAnsi="Cambria Math"/>
          </w:rPr>
          <m:t>C</m:t>
        </m:r>
      </m:oMath>
      <w:r>
        <w:t xml:space="preserve"> is the error correction rate and </w:t>
      </w:r>
      <m:oMath>
        <m:r>
          <w:rPr>
            <w:rFonts w:ascii="Cambria Math" w:hAnsi="Cambria Math"/>
          </w:rPr>
          <m:t>A</m:t>
        </m:r>
      </m:oMath>
      <w:r>
        <w:t xml:space="preserve"> is the strategic retention rate</w:t>
      </w:r>
      <w:r w:rsidR="00A46DC1">
        <w:t>. We assume that strategy is set to 0 during the Baseline and Washout phases because there is no visual no target</w:t>
      </w:r>
      <w:r w:rsidR="008A098F">
        <w:t xml:space="preserve"> on the screen</w:t>
      </w:r>
      <w:r w:rsidR="00A46DC1">
        <w:t xml:space="preserve">. We also ask subjects to walk normally during this phase which we assume effectively </w:t>
      </w:r>
      <w:r w:rsidR="008A098F">
        <w:t xml:space="preserve">eliminates </w:t>
      </w:r>
      <w:r w:rsidR="00A46DC1">
        <w:t xml:space="preserve">any strategic component of learning. </w:t>
      </w:r>
      <w:r w:rsidR="008A098F">
        <w:t xml:space="preserve">This leaves only the use-dependent process to be observed during the Washout phase. </w:t>
      </w:r>
      <w:r>
        <w:t>The use-dependent process (</w:t>
      </w:r>
      <m:oMath>
        <m:r>
          <w:rPr>
            <w:rFonts w:ascii="Cambria Math" w:hAnsi="Cambria Math"/>
          </w:rPr>
          <m:t>W</m:t>
        </m:r>
      </m:oMath>
      <w:r>
        <w:t>) learns a proportion of the current behavior (</w:t>
      </w:r>
      <m:oMath>
        <m:r>
          <w:rPr>
            <w:rFonts w:ascii="Cambria Math" w:hAnsi="Cambria Math"/>
          </w:rPr>
          <m:t>x</m:t>
        </m:r>
      </m:oMath>
      <w:r>
        <w:t xml:space="preserve">) and retains a proportion of the current use-dependent process: </w:t>
      </w:r>
    </w:p>
    <w:p w14:paraId="405C3452" w14:textId="2C5001EF" w:rsidR="006A0D3C" w:rsidRDefault="006A0D3C"/>
    <w:p w14:paraId="6FD4CFD9" w14:textId="38F20637" w:rsidR="00123FC6" w:rsidRPr="001579D6" w:rsidRDefault="00A37868">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50A9ED06" w14:textId="45A800CF" w:rsidR="006A0D3C" w:rsidRDefault="006A0D3C"/>
    <w:p w14:paraId="5AE7B440" w14:textId="3B22900F" w:rsidR="006A0D3C" w:rsidRDefault="006A0D3C">
      <w:r>
        <w:t xml:space="preserve">Where </w:t>
      </w:r>
      <m:oMath>
        <m:r>
          <w:rPr>
            <w:rFonts w:ascii="Cambria Math" w:hAnsi="Cambria Math"/>
          </w:rPr>
          <m:t>E</m:t>
        </m:r>
      </m:oMath>
      <w:r>
        <w:t xml:space="preserve"> is the use dependent retention rate and </w:t>
      </w:r>
      <m:oMath>
        <m:r>
          <w:rPr>
            <w:rFonts w:ascii="Cambria Math" w:hAnsi="Cambria Math"/>
          </w:rPr>
          <m:t>F</m:t>
        </m:r>
      </m:oMath>
      <w:r w:rsidR="00E4158D">
        <w:t xml:space="preserve"> is the use-dependent learning rate. We constrained all parameters between 0 and 1. All parameters were initialized to 0. Since we assume that the use-dependent process learns slowly and decays slowly, while the strategic process learns quickly, we constrain </w:t>
      </w:r>
      <m:oMath>
        <m:r>
          <w:rPr>
            <w:rFonts w:ascii="Cambria Math" w:hAnsi="Cambria Math"/>
          </w:rPr>
          <m:t>F</m:t>
        </m:r>
      </m:oMath>
      <w:r w:rsidR="00E4158D">
        <w:t xml:space="preserve"> to be the lowest parameter </w:t>
      </w:r>
      <w:r w:rsidR="00A46DC1">
        <w:t>in relation</w:t>
      </w:r>
      <w:r w:rsidR="00E4158D">
        <w:t xml:space="preserve"> to the others. </w:t>
      </w:r>
    </w:p>
    <w:p w14:paraId="6A3B4209" w14:textId="7E615245" w:rsidR="00FC4149" w:rsidRPr="008D7F9E" w:rsidRDefault="00FC4149" w:rsidP="00DE6FD2">
      <w:pPr>
        <w:rPr>
          <w:u w:val="single"/>
        </w:rPr>
      </w:pPr>
    </w:p>
    <w:p w14:paraId="2ABFCDC7" w14:textId="557A1A54" w:rsidR="00FC4149" w:rsidRDefault="00FC4149" w:rsidP="00FC4149">
      <w:r>
        <w:t xml:space="preserve">We determined that both models demonstrate good parameter recovery (Supplemental Figure 1A and B). To recover parameters, we simulated both models using uniformly chosen parameters within the constraints provided above. The only exception is for the F parameter of the two-process model. This parameter was initialized between 0 and 0.2 as initialized values above this value create instability in model fits. Next the simulated models are fit </w:t>
      </w:r>
      <w:r w:rsidR="00717692">
        <w:t>with</w:t>
      </w:r>
      <w:r>
        <w:t xml:space="preserve"> </w:t>
      </w:r>
      <w:r w:rsidR="00717692">
        <w:t>MATLAB’s fmincon function using a sum of squares objective function</w:t>
      </w:r>
      <w:r>
        <w:t>. Both the simulated and fit parameters are recorded and plotted against each other. These plots are provided in Supplemental Figure 1A and B</w:t>
      </w:r>
      <w:r w:rsidR="008046D6">
        <w:t xml:space="preserve"> with both </w:t>
      </w:r>
      <w:r>
        <w:t xml:space="preserve">models demonstrate consistency in the simulated and recovered parameters. This process also revealed that the recovered parameters are not correlated (Supplemental Figure 1C). </w:t>
      </w:r>
    </w:p>
    <w:p w14:paraId="769E1CB2" w14:textId="77777777" w:rsidR="00FC4149" w:rsidRPr="008D7F9E" w:rsidRDefault="00FC4149" w:rsidP="00DE6FD2">
      <w:pPr>
        <w:rPr>
          <w:u w:val="single"/>
        </w:rPr>
      </w:pPr>
    </w:p>
    <w:p w14:paraId="1D4C1E57" w14:textId="7AE5A7AE" w:rsidR="00DE6FD2" w:rsidRDefault="00DE6FD2" w:rsidP="00DE6FD2">
      <w:pPr>
        <w:rPr>
          <w:i/>
          <w:iCs/>
          <w:u w:val="single"/>
        </w:rPr>
      </w:pPr>
      <w:r>
        <w:rPr>
          <w:i/>
          <w:iCs/>
          <w:u w:val="single"/>
        </w:rPr>
        <w:t>Model Comparison:</w:t>
      </w:r>
    </w:p>
    <w:p w14:paraId="577854B9" w14:textId="76E1896B" w:rsidR="004A23CC" w:rsidRDefault="00E66816">
      <w:r>
        <w:t xml:space="preserve">First, </w:t>
      </w:r>
      <w:r w:rsidR="00C01B6E">
        <w:t>we</w:t>
      </w:r>
      <w:r w:rsidR="00DE393B">
        <w:t xml:space="preserve"> </w:t>
      </w:r>
      <w:r w:rsidR="00EA3CB8">
        <w:t xml:space="preserve">sought to determine if the models are distinguishable and determine an adequate method of comparing them. We performed </w:t>
      </w:r>
      <w:r w:rsidR="008A098F">
        <w:t>model recovery analysis</w:t>
      </w:r>
      <w:r w:rsidR="00EA3CB8">
        <w:t xml:space="preserve"> by </w:t>
      </w:r>
      <w:r w:rsidR="00B43F10">
        <w:t>compar</w:t>
      </w:r>
      <w:r w:rsidR="00EA3CB8">
        <w:t>ing</w:t>
      </w:r>
      <w:r w:rsidR="00B43F10">
        <w:t xml:space="preserve"> fits for each model after simulating </w:t>
      </w:r>
      <w:r w:rsidR="003C6660">
        <w:t>both</w:t>
      </w:r>
      <w:r w:rsidR="00B43F10">
        <w:t xml:space="preserve"> model</w:t>
      </w:r>
      <w:r w:rsidR="003C6660">
        <w:t>s</w:t>
      </w:r>
      <w:r w:rsidR="00B43F10">
        <w:t xml:space="preserve"> with randomized parameters</w:t>
      </w:r>
      <w:r w:rsidR="00595508">
        <w:t>.</w:t>
      </w:r>
      <w:r w:rsidR="003C6660">
        <w:t xml:space="preserve"> </w:t>
      </w:r>
      <w:r w:rsidR="00B43F10">
        <w:t xml:space="preserve">The model which </w:t>
      </w:r>
      <w:r w:rsidR="003C6660">
        <w:t>generated the</w:t>
      </w:r>
      <w:r w:rsidR="00B43F10">
        <w:t xml:space="preserve"> simulat</w:t>
      </w:r>
      <w:r w:rsidR="003C6660">
        <w:t>ion</w:t>
      </w:r>
      <w:r w:rsidR="00B43F10">
        <w:t xml:space="preserve"> should</w:t>
      </w:r>
      <w:r w:rsidR="003C6660">
        <w:t xml:space="preserve"> demonstrate better fits when using that same model</w:t>
      </w:r>
      <w:r w:rsidR="00B43F10">
        <w:t>.</w:t>
      </w:r>
      <w:r w:rsidR="003C6660">
        <w:t xml:space="preserve"> </w:t>
      </w:r>
      <w:r w:rsidR="00181A41">
        <w:t xml:space="preserve">We fit the simulated data with </w:t>
      </w:r>
      <w:r w:rsidR="00717692">
        <w:t>the same fitting procedure as above</w:t>
      </w:r>
      <w:r w:rsidR="00181A41">
        <w:t xml:space="preserve">. </w:t>
      </w:r>
      <w:r w:rsidR="00717692">
        <w:t xml:space="preserve">This procedure was performed 100 times and </w:t>
      </w:r>
      <w:r w:rsidR="00EA3CB8">
        <w:t>revealed</w:t>
      </w:r>
      <w:r w:rsidR="00717692">
        <w:t xml:space="preserve"> that</w:t>
      </w:r>
      <w:r w:rsidR="00EA3CB8">
        <w:t xml:space="preserve"> </w:t>
      </w:r>
      <w:r w:rsidR="00717692">
        <w:t>each</w:t>
      </w:r>
      <w:r w:rsidR="00EA3CB8">
        <w:t xml:space="preserve"> model</w:t>
      </w:r>
      <w:r w:rsidR="00717692">
        <w:t xml:space="preserve"> is more likely to have better fit statistics for the data generated by itself. </w:t>
      </w:r>
      <w:r w:rsidR="00EA3CB8">
        <w:t xml:space="preserve">Furthermore, </w:t>
      </w:r>
      <w:r w:rsidR="00B43F10">
        <w:t>Akaike Information Criterion (AIC)</w:t>
      </w:r>
      <w:r w:rsidR="00EA3CB8">
        <w:t xml:space="preserve"> is an adequate method to distinguish between the two models (Figure 2)</w:t>
      </w:r>
      <w:r w:rsidR="00B43F10">
        <w:t>.</w:t>
      </w:r>
      <w:r w:rsidR="00DA79B9">
        <w:t xml:space="preserve"> </w:t>
      </w:r>
    </w:p>
    <w:p w14:paraId="716102C6" w14:textId="77777777" w:rsidR="00C125D4" w:rsidRDefault="00C125D4"/>
    <w:p w14:paraId="5D49BEFC" w14:textId="32DCD597"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subject data</w:t>
      </w:r>
      <w:r w:rsidR="0053792A">
        <w:t xml:space="preserve"> </w:t>
      </w:r>
      <w:r w:rsidR="00C125D4">
        <w:t>for each condition to obtain parameter values</w:t>
      </w:r>
      <w:r w:rsidR="0053792A">
        <w:t xml:space="preserve"> using </w:t>
      </w:r>
      <w:r>
        <w:t>the fitting method as above</w:t>
      </w:r>
      <w:r w:rsidR="0053792A">
        <w:t xml:space="preserve">. </w:t>
      </w:r>
      <w:r w:rsidR="00C125D4">
        <w:t xml:space="preserve">We will </w:t>
      </w:r>
      <w:r w:rsidR="00E66816">
        <w:t xml:space="preserve">assess the face validity of each model’s </w:t>
      </w:r>
      <w:r w:rsidR="00DE393B">
        <w:t>range of</w:t>
      </w:r>
      <w:r w:rsidR="00E66816">
        <w:t xml:space="preserve"> parameter values</w:t>
      </w:r>
      <w:r w:rsidR="0053792A">
        <w:t xml:space="preserve"> for the fitted models.</w:t>
      </w:r>
      <w:r w:rsidR="00E66816">
        <w:t xml:space="preserve"> </w:t>
      </w:r>
      <w:r w:rsidR="003C6660">
        <w:t xml:space="preserve">We will further simulate each model with the fitted parameters as a posterior predictive check. We will then analyze these simulations in the same way we will analyze the empirical data. </w:t>
      </w:r>
      <w:r w:rsidR="00E66816">
        <w:t xml:space="preserve">We will </w:t>
      </w:r>
      <w:r w:rsidR="0053792A">
        <w:t xml:space="preserve">also use </w:t>
      </w:r>
      <w:r>
        <w:t>our selected</w:t>
      </w:r>
      <w:r w:rsidR="0053792A">
        <w:t xml:space="preserve"> objective model comparison method</w:t>
      </w:r>
      <w:r>
        <w:t xml:space="preserve">, </w:t>
      </w:r>
      <w:r w:rsidR="00C01B6E">
        <w:t>A</w:t>
      </w:r>
      <w:r w:rsidR="00E66816">
        <w:t>IC</w:t>
      </w:r>
      <w:r>
        <w:t>,</w:t>
      </w:r>
      <w:r w:rsidR="00C125D4">
        <w:t xml:space="preserve"> </w:t>
      </w:r>
      <w:r w:rsidR="0053792A">
        <w:t>to compare the model</w:t>
      </w:r>
      <w:r>
        <w:t xml:space="preserve"> fits</w:t>
      </w:r>
      <w:r w:rsidR="00C125D4">
        <w:t xml:space="preserve">. </w:t>
      </w:r>
      <w:r w:rsidR="00604106">
        <w:t>Using the objective criteria, AIC</w:t>
      </w:r>
      <w:r w:rsidR="00C125D4">
        <w:t>, w</w:t>
      </w:r>
      <w:r w:rsidR="00DA79B9">
        <w:t xml:space="preserve">e will determine the number of subjects </w:t>
      </w:r>
      <w:r w:rsidR="00604106">
        <w:t xml:space="preserve">for all conditions </w:t>
      </w:r>
      <w:r w:rsidR="00DA79B9">
        <w:t>best fit by each model</w:t>
      </w:r>
      <w:r w:rsidR="00604106">
        <w:t xml:space="preserve">. </w:t>
      </w:r>
    </w:p>
    <w:p w14:paraId="2717B09A" w14:textId="77777777" w:rsidR="00332CA8" w:rsidRPr="00717692" w:rsidRDefault="00332CA8" w:rsidP="00332CA8">
      <w:pPr>
        <w:rPr>
          <w:u w:val="single"/>
        </w:rPr>
      </w:pPr>
    </w:p>
    <w:p w14:paraId="6BD7A441" w14:textId="1BEB2C6C" w:rsidR="00332CA8" w:rsidRDefault="002C3195" w:rsidP="00332CA8">
      <w:pPr>
        <w:rPr>
          <w:i/>
          <w:iCs/>
          <w:u w:val="single"/>
        </w:rPr>
      </w:pPr>
      <w:r>
        <w:rPr>
          <w:i/>
          <w:iCs/>
          <w:u w:val="single"/>
        </w:rPr>
        <w:t>Simulations</w:t>
      </w:r>
      <w:r w:rsidR="00332CA8">
        <w:rPr>
          <w:i/>
          <w:iCs/>
          <w:u w:val="single"/>
        </w:rPr>
        <w:t>:</w:t>
      </w:r>
    </w:p>
    <w:p w14:paraId="4AC5320C" w14:textId="34175E71" w:rsidR="00332CA8" w:rsidRPr="00E3622E" w:rsidRDefault="00332CA8" w:rsidP="00332CA8">
      <w:r>
        <w:t xml:space="preserve">To obtain parameters for model simulation, we fit </w:t>
      </w:r>
      <w:r w:rsidR="002C3195">
        <w:t>the models</w:t>
      </w:r>
      <w:r>
        <w:t xml:space="preserve"> to </w:t>
      </w:r>
      <w:r w:rsidR="00C01B6E">
        <w:t xml:space="preserve">previously collected walking data. </w:t>
      </w:r>
      <w:r>
        <w:t>We used 10,000 bootstrapped samples and fit each sample to the model</w:t>
      </w:r>
      <w:r w:rsidR="00717692">
        <w:t>s</w:t>
      </w:r>
      <w:r>
        <w:t xml:space="preserve"> using MATLAB’s fmincon function</w:t>
      </w:r>
      <w:r w:rsidR="00FD69F0">
        <w:t xml:space="preserve"> (Supplemental Figure 2)</w:t>
      </w:r>
      <w:r>
        <w:t xml:space="preserve">. </w:t>
      </w:r>
      <w:r w:rsidR="00B26A5E">
        <w:t xml:space="preserve">We simulated 1000 experiments with 18 subjects in each of the Stable, Variable and Uniform conditions. To obtain a range of possible outcomes, we simulated over a range of possible parameters based on the fits from the prior data. Each simulated experiment sampled </w:t>
      </w:r>
      <w:r w:rsidR="00511C1D">
        <w:t xml:space="preserve">parameters </w:t>
      </w:r>
      <w:r w:rsidR="00B26A5E">
        <w:t xml:space="preserve">from a normal distribution with a mean and standard deviation equal to that of the parameter fits from prior data. </w:t>
      </w:r>
      <w:r w:rsidR="002C3195">
        <w:t xml:space="preserve">Figure </w:t>
      </w:r>
      <w:r w:rsidR="0036544F">
        <w:t>3</w:t>
      </w:r>
      <w:r w:rsidR="002C3195">
        <w:t xml:space="preserve">A </w:t>
      </w:r>
      <w:r w:rsidR="00B26A5E">
        <w:t xml:space="preserve">details </w:t>
      </w:r>
      <w:r w:rsidR="00511C1D">
        <w:t>the</w:t>
      </w:r>
      <w:r w:rsidR="002C3195">
        <w:t xml:space="preserve"> </w:t>
      </w:r>
      <w:r w:rsidR="00B26A5E">
        <w:t>predicted aftereffect</w:t>
      </w:r>
      <w:r w:rsidR="00511C1D">
        <w:t>s</w:t>
      </w:r>
      <w:r w:rsidR="00B26A5E">
        <w:t xml:space="preserve"> between the two models across the conditions. </w:t>
      </w:r>
      <w:r w:rsidR="00511C1D">
        <w:t xml:space="preserve">The two-process model predicts the conditions will demonstrate similar aftereffects regardless of the condition while the Bayesian model predicts that aftereffects will be reduced with less certainty in the learning targets. </w:t>
      </w:r>
      <w:r w:rsidR="00B26A5E">
        <w:t xml:space="preserve">Figure </w:t>
      </w:r>
      <w:r w:rsidR="0036544F">
        <w:t>3</w:t>
      </w:r>
      <w:r w:rsidR="00B26A5E">
        <w:t xml:space="preserve">B depicts </w:t>
      </w:r>
      <w:r w:rsidR="00511C1D">
        <w:t xml:space="preserve">simulated SAI behavior for </w:t>
      </w:r>
      <w:r w:rsidR="00B26A5E">
        <w:t xml:space="preserve">the first 100 strides of the Washout phase for each condition. </w:t>
      </w:r>
      <w:r w:rsidR="00511C1D">
        <w:t>T</w:t>
      </w:r>
      <w:r w:rsidR="00B26A5E">
        <w:t xml:space="preserve">he models </w:t>
      </w:r>
      <w:r w:rsidR="0036544F">
        <w:t xml:space="preserve">also </w:t>
      </w:r>
      <w:r w:rsidR="00B26A5E">
        <w:t xml:space="preserve">predict differences in the rate of washout </w:t>
      </w:r>
      <w:r w:rsidR="0036544F">
        <w:t>for each condition with the Bayesian model predicting changes in rate across conditions while the two</w:t>
      </w:r>
      <w:r w:rsidR="00617E1C">
        <w:t>-</w:t>
      </w:r>
      <w:r w:rsidR="0036544F">
        <w:t xml:space="preserve">process model predicts no change in the rate of washout across the different conditions. </w:t>
      </w:r>
    </w:p>
    <w:p w14:paraId="1DA0460E" w14:textId="77777777" w:rsidR="00895680" w:rsidRDefault="00895680" w:rsidP="00031559"/>
    <w:p w14:paraId="61FF230B" w14:textId="7CEADFC3" w:rsidR="007F3390" w:rsidRPr="0096514B" w:rsidRDefault="007F3390" w:rsidP="00031559">
      <w:pPr>
        <w:rPr>
          <w:b/>
          <w:bCs/>
        </w:rPr>
      </w:pPr>
      <w:r w:rsidRPr="0096514B">
        <w:rPr>
          <w:b/>
          <w:bCs/>
        </w:rPr>
        <w:t xml:space="preserve">Timeline for completion: </w:t>
      </w:r>
    </w:p>
    <w:p w14:paraId="69FA08EA" w14:textId="193937D2" w:rsidR="0051592C" w:rsidRDefault="00B94330" w:rsidP="0051592C">
      <w:r>
        <w:t>We have received IRB approval from our university for this project. All labs have been shut down due to the COVID-19 pandemic. Data collections are ready to be initiated as soon as human research resumes at the university.</w:t>
      </w:r>
      <w:r w:rsidR="00A85F44">
        <w:t xml:space="preserve"> Labs are currently mandated to be shut down until May 15</w:t>
      </w:r>
      <w:r w:rsidR="00A85F44" w:rsidRPr="00A85F44">
        <w:rPr>
          <w:vertAlign w:val="superscript"/>
        </w:rPr>
        <w:t>th</w:t>
      </w:r>
      <w:r w:rsidR="00A85F44">
        <w:t xml:space="preserve"> at the earliest. If we allow 4 months for data collection, analysis, and writing this leaves us with a proposed resubmission data of September 15</w:t>
      </w:r>
      <w:r w:rsidR="00A85F44" w:rsidRPr="00A85F44">
        <w:rPr>
          <w:vertAlign w:val="superscript"/>
        </w:rPr>
        <w:t>th</w:t>
      </w:r>
      <w:r w:rsidR="00A85F44">
        <w:t>. Since we are uncertain if the May 15</w:t>
      </w:r>
      <w:r w:rsidR="00A85F44" w:rsidRPr="00A85F44">
        <w:rPr>
          <w:vertAlign w:val="superscript"/>
        </w:rPr>
        <w:t>th</w:t>
      </w:r>
      <w:r w:rsidR="00A85F44">
        <w:t xml:space="preserve"> date will be extended, we offer a proposed resubmission window from September 15</w:t>
      </w:r>
      <w:r w:rsidR="00A85F44" w:rsidRPr="00A85F44">
        <w:rPr>
          <w:vertAlign w:val="superscript"/>
        </w:rPr>
        <w:t>th</w:t>
      </w:r>
      <w:r w:rsidR="00A85F44">
        <w:t xml:space="preserve"> to </w:t>
      </w:r>
      <w:r w:rsidR="003D6311">
        <w:t>February</w:t>
      </w:r>
      <w:r w:rsidR="00A85F44">
        <w:t xml:space="preserve"> 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93ACC62" w:rsidR="003D6311" w:rsidRDefault="003D6311" w:rsidP="003D6311">
      <w:pPr>
        <w:pStyle w:val="ListParagraph"/>
        <w:numPr>
          <w:ilvl w:val="0"/>
          <w:numId w:val="3"/>
        </w:numPr>
      </w:pPr>
      <w:r>
        <w:t>Figure 1: e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17FDB13A" w14:textId="77777777" w:rsidR="0061073E" w:rsidRDefault="0061073E" w:rsidP="0061073E">
      <w:pPr>
        <w:pStyle w:val="ListParagraph"/>
        <w:numPr>
          <w:ilvl w:val="0"/>
          <w:numId w:val="3"/>
        </w:numPr>
      </w:pPr>
      <w:r>
        <w:t xml:space="preserve">Figure 2: Confusion Matrices </w:t>
      </w:r>
    </w:p>
    <w:p w14:paraId="7A84BC55" w14:textId="77777777" w:rsidR="0061073E" w:rsidRDefault="0061073E" w:rsidP="0061073E">
      <w:pPr>
        <w:pStyle w:val="ListParagraph"/>
        <w:numPr>
          <w:ilvl w:val="1"/>
          <w:numId w:val="3"/>
        </w:numPr>
      </w:pPr>
      <w:r>
        <w:t>Figure 2A: Stable condition confusion matrix</w:t>
      </w:r>
    </w:p>
    <w:p w14:paraId="513A06E8" w14:textId="77777777" w:rsidR="0061073E" w:rsidRDefault="0061073E" w:rsidP="0061073E">
      <w:pPr>
        <w:pStyle w:val="ListParagraph"/>
        <w:numPr>
          <w:ilvl w:val="1"/>
          <w:numId w:val="3"/>
        </w:numPr>
      </w:pPr>
      <w:r>
        <w:t>Figure 2B: Variable condition confusion matrix</w:t>
      </w:r>
    </w:p>
    <w:p w14:paraId="5002D6F7" w14:textId="6CBB0376" w:rsidR="0061073E" w:rsidRDefault="0061073E" w:rsidP="0061073E">
      <w:pPr>
        <w:pStyle w:val="ListParagraph"/>
        <w:numPr>
          <w:ilvl w:val="1"/>
          <w:numId w:val="3"/>
        </w:numPr>
      </w:pPr>
      <w:r>
        <w:t>Figure 2C: Uniform condition confusion matrix</w:t>
      </w:r>
    </w:p>
    <w:p w14:paraId="0BA7C2BE" w14:textId="021A8458" w:rsidR="00A7044C" w:rsidRDefault="00A7044C" w:rsidP="00A7044C">
      <w:pPr>
        <w:pStyle w:val="ListParagraph"/>
        <w:numPr>
          <w:ilvl w:val="0"/>
          <w:numId w:val="3"/>
        </w:numPr>
      </w:pPr>
      <w:r>
        <w:t xml:space="preserve">Figure </w:t>
      </w:r>
      <w:r w:rsidR="0061073E">
        <w:t>3</w:t>
      </w:r>
      <w:r>
        <w:t xml:space="preserve">: </w:t>
      </w:r>
      <w:r w:rsidR="00B726F7">
        <w:t>M</w:t>
      </w:r>
      <w:r>
        <w:t xml:space="preserve">odel simulations </w:t>
      </w:r>
    </w:p>
    <w:p w14:paraId="1FD3B5AF" w14:textId="61944A28" w:rsidR="00F865E8" w:rsidRDefault="00F865E8" w:rsidP="00F865E8">
      <w:pPr>
        <w:pStyle w:val="ListParagraph"/>
        <w:numPr>
          <w:ilvl w:val="1"/>
          <w:numId w:val="3"/>
        </w:numPr>
      </w:pPr>
      <w:r>
        <w:t xml:space="preserve">Figure </w:t>
      </w:r>
      <w:r w:rsidR="0061073E">
        <w:t>3</w:t>
      </w:r>
      <w:r>
        <w:t>A: Aftereffects</w:t>
      </w:r>
    </w:p>
    <w:p w14:paraId="5C463F72" w14:textId="4E64FEAA" w:rsidR="00E3622E" w:rsidRDefault="00F865E8" w:rsidP="00E3622E">
      <w:pPr>
        <w:pStyle w:val="ListParagraph"/>
        <w:numPr>
          <w:ilvl w:val="1"/>
          <w:numId w:val="3"/>
        </w:numPr>
      </w:pPr>
      <w:r>
        <w:t xml:space="preserve">Figure </w:t>
      </w:r>
      <w:r w:rsidR="0061073E">
        <w:t>3</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r>
        <w:t>Instruction script</w:t>
      </w:r>
    </w:p>
    <w:p w14:paraId="7E646BC9" w14:textId="07ED428F" w:rsidR="00B0187B" w:rsidRDefault="00873381" w:rsidP="00E3622E">
      <w:pPr>
        <w:pStyle w:val="ListParagraph"/>
        <w:numPr>
          <w:ilvl w:val="0"/>
          <w:numId w:val="4"/>
        </w:numPr>
      </w:pPr>
      <w:r>
        <w:t>Parameter recovery</w:t>
      </w:r>
      <w:r w:rsidR="00717692">
        <w:t xml:space="preserve"> (S1)</w:t>
      </w:r>
    </w:p>
    <w:p w14:paraId="4BF47560" w14:textId="03FA4F9E" w:rsidR="00873381" w:rsidRDefault="00EA3CB8" w:rsidP="00717692">
      <w:pPr>
        <w:pStyle w:val="ListParagraph"/>
        <w:numPr>
          <w:ilvl w:val="1"/>
          <w:numId w:val="4"/>
        </w:numPr>
      </w:pPr>
      <w:r>
        <w:t>Correlations between recovered parameters</w:t>
      </w:r>
      <w:r w:rsidR="00717692">
        <w:t xml:space="preserve"> </w:t>
      </w:r>
    </w:p>
    <w:p w14:paraId="735D0BB3" w14:textId="77777777" w:rsidR="00717692" w:rsidRDefault="00C15A28" w:rsidP="0051592C">
      <w:pPr>
        <w:pStyle w:val="ListParagraph"/>
        <w:numPr>
          <w:ilvl w:val="0"/>
          <w:numId w:val="4"/>
        </w:numPr>
      </w:pPr>
      <w:r>
        <w:t>Fits and parameter values for prior data</w:t>
      </w:r>
      <w:r w:rsidR="00717692">
        <w:t xml:space="preserve"> (S2)</w:t>
      </w:r>
    </w:p>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t>References:</w:t>
      </w:r>
    </w:p>
    <w:p w14:paraId="5A6D9D1B" w14:textId="77777777" w:rsidR="00DD7D15" w:rsidRPr="00DD7D15" w:rsidRDefault="00F849E4" w:rsidP="00DD7D15">
      <w:pPr>
        <w:pStyle w:val="Bibliography"/>
      </w:pPr>
      <w:r>
        <w:fldChar w:fldCharType="begin"/>
      </w:r>
      <w:r>
        <w:instrText xml:space="preserve"> ADDIN ZOTERO_BIBL {"uncited":[],"omitted":[],"custom":[]} CSL_BIBLIOGRAPHY </w:instrText>
      </w:r>
      <w:r>
        <w:fldChar w:fldCharType="separate"/>
      </w:r>
      <w:r w:rsidR="00DD7D15" w:rsidRPr="00DD7D15">
        <w:t>Classen J, Liepert J, Wise SP, Hallett M, Cohen LG (1998) Rapid plasticity of human cortical movement representation induced by practice. J Neurophysiol 79:1117–1123.</w:t>
      </w:r>
    </w:p>
    <w:p w14:paraId="3A30F0BF" w14:textId="77777777" w:rsidR="00DD7D15" w:rsidRPr="00DD7D15" w:rsidRDefault="00DD7D15" w:rsidP="00DD7D15">
      <w:pPr>
        <w:pStyle w:val="Bibliography"/>
      </w:pPr>
      <w:r w:rsidRPr="00DD7D15">
        <w:t>Diedrichsen J, White O, Newman D, Lally N (2010) Use-dependent and error-based learning of motor behaviors. J Neurosci 30:5159–5166.</w:t>
      </w:r>
    </w:p>
    <w:p w14:paraId="0290A45C" w14:textId="77777777" w:rsidR="00DD7D15" w:rsidRPr="00DD7D15" w:rsidRDefault="00DD7D15" w:rsidP="00DD7D15">
      <w:pPr>
        <w:pStyle w:val="Bibliography"/>
      </w:pPr>
      <w:r w:rsidRPr="00DD7D15">
        <w:t>French MA, Morton SM, Charalambous CC, Reisman DS (2018) A locomotor learning paradigm using distorted visual feedback elicits strategic learning. J Neurophysiol 120:1923–1931.</w:t>
      </w:r>
    </w:p>
    <w:p w14:paraId="01FE1027" w14:textId="77777777" w:rsidR="00DD7D15" w:rsidRPr="00DD7D15" w:rsidRDefault="00DD7D15" w:rsidP="00DD7D15">
      <w:pPr>
        <w:pStyle w:val="Bibliography"/>
      </w:pPr>
      <w:r w:rsidRPr="00DD7D15">
        <w:t>Hammerbeck U, Yousif N, Greenwood R, Rothwell JC, Diedrichsen J (2014) Movement speed is biased by prior experience. Journal of Neurophysiology 111:128–134.</w:t>
      </w:r>
    </w:p>
    <w:p w14:paraId="0ABE5A87" w14:textId="77777777" w:rsidR="00DD7D15" w:rsidRPr="00DD7D15" w:rsidRDefault="00DD7D15" w:rsidP="00DD7D15">
      <w:pPr>
        <w:pStyle w:val="Bibliography"/>
      </w:pPr>
      <w:r w:rsidRPr="00DD7D15">
        <w:t>Huynh KV, Sarmento CH, Roemmich RT, Stegemöller EL, Hass CJ (2014) Comparing aftereffects following split-belt treadmill walking and unilateral stepping. Med Sci Sports Exerc 46:1392–1399.</w:t>
      </w:r>
    </w:p>
    <w:p w14:paraId="43A3938D" w14:textId="77777777" w:rsidR="00DD7D15" w:rsidRPr="00DD7D15" w:rsidRDefault="00DD7D15" w:rsidP="00DD7D15">
      <w:pPr>
        <w:pStyle w:val="Bibliography"/>
      </w:pPr>
      <w:r w:rsidRPr="00DD7D15">
        <w:t>Jax SA, Rosenbaum DA (2007) Hand path priming in manual obstacle avoidance: Evidence that the dorsal stream does not only control visually guided actions in real time. Journal of Experimental Psychology: Human Perception and Performance 33:425–441.</w:t>
      </w:r>
    </w:p>
    <w:p w14:paraId="7560685F" w14:textId="77777777" w:rsidR="00DD7D15" w:rsidRPr="00DD7D15" w:rsidRDefault="00DD7D15" w:rsidP="00DD7D15">
      <w:pPr>
        <w:pStyle w:val="Bibliography"/>
      </w:pPr>
      <w:r w:rsidRPr="00DD7D15">
        <w:t>Kitago T, Ryan SL, Mazzoni P, Krakauer JW, Haith AM (2013) Unlearning versus savings in visuomotor adaptation: comparing effects of washout, passage of time, and removal of errors on motor memory. Front Hum Neurosci 7.</w:t>
      </w:r>
    </w:p>
    <w:p w14:paraId="0E90FE93" w14:textId="77777777" w:rsidR="00DD7D15" w:rsidRPr="00DD7D15" w:rsidRDefault="00DD7D15" w:rsidP="00DD7D15">
      <w:pPr>
        <w:pStyle w:val="Bibliography"/>
      </w:pPr>
      <w:r w:rsidRPr="00DD7D15">
        <w:t>Ochoa J, Sternad D, Hogan N (2017) Treadmill vs. overground walking: different response to physical interaction. J Neurophysiol 118:2089–2102.</w:t>
      </w:r>
    </w:p>
    <w:p w14:paraId="6B82FCD4" w14:textId="77777777" w:rsidR="00DD7D15" w:rsidRPr="00DD7D15" w:rsidRDefault="00DD7D15" w:rsidP="00DD7D15">
      <w:pPr>
        <w:pStyle w:val="Bibliography"/>
      </w:pPr>
      <w:r w:rsidRPr="00DD7D15">
        <w:t>Orban de Xivry J-J, Criscimagna-Hemminger SE, Shadmehr R (2011) Contributions of the motor cortex to adaptive control of reaching depend on the perturbation schedule. Cereb Cortex 21:1475–1484.</w:t>
      </w:r>
    </w:p>
    <w:p w14:paraId="1B2A5065" w14:textId="77777777" w:rsidR="00DD7D15" w:rsidRPr="00DD7D15" w:rsidRDefault="00DD7D15" w:rsidP="00DD7D15">
      <w:pPr>
        <w:pStyle w:val="Bibliography"/>
      </w:pPr>
      <w:r w:rsidRPr="00DD7D15">
        <w:t>Orban de Xivry J-J, Lefèvre P (2015) Formation of model-free motor memories during motor adaptation depends on perturbation schedule. J Neurophysiol 113:2733–2741.</w:t>
      </w:r>
    </w:p>
    <w:p w14:paraId="415B0470" w14:textId="77777777" w:rsidR="00DD7D15" w:rsidRPr="00DD7D15" w:rsidRDefault="00DD7D15" w:rsidP="00DD7D15">
      <w:pPr>
        <w:pStyle w:val="Bibliography"/>
      </w:pPr>
      <w:r w:rsidRPr="00DD7D15">
        <w:t>Selvanayagam VS, Riek S, De Rugy A, Carroll TJ (2016) Strength Training Biases Goal-Directed Aiming: Medicine &amp; Science in Sports &amp; Exercise 48:1835–1846.</w:t>
      </w:r>
    </w:p>
    <w:p w14:paraId="5BC61D0B" w14:textId="77777777" w:rsidR="00DD7D15" w:rsidRPr="00DD7D15" w:rsidRDefault="00DD7D15" w:rsidP="00DD7D15">
      <w:pPr>
        <w:pStyle w:val="Bibliography"/>
      </w:pPr>
      <w:r w:rsidRPr="00DD7D15">
        <w:t>Verstynen T, Sabes PN (2011) How each movement changes the next: an experimental and theoretical study of fast adaptive priors in reaching. J Neurosci 31:10050–10059.</w:t>
      </w:r>
    </w:p>
    <w:p w14:paraId="5A551F76" w14:textId="77777777" w:rsidR="00DD7D15" w:rsidRPr="00DD7D15" w:rsidRDefault="00DD7D15" w:rsidP="00DD7D15">
      <w:pPr>
        <w:pStyle w:val="Bibliography"/>
      </w:pPr>
      <w:r w:rsidRPr="00DD7D15">
        <w:t>Wong AL, Goldsmith J, Forrence AD, Haith AM, Krakauer JW (2017) Reaction times can reflect habits rather than computations. eLife 6:e28075.</w:t>
      </w:r>
    </w:p>
    <w:p w14:paraId="7ED3A862" w14:textId="3D263504"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313AF" w14:textId="77777777" w:rsidR="00A37868" w:rsidRDefault="00A37868" w:rsidP="00930253">
      <w:r>
        <w:separator/>
      </w:r>
    </w:p>
  </w:endnote>
  <w:endnote w:type="continuationSeparator" w:id="0">
    <w:p w14:paraId="53E47074" w14:textId="77777777" w:rsidR="00A37868" w:rsidRDefault="00A37868"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0BB50" w14:textId="77777777" w:rsidR="00A37868" w:rsidRDefault="00A37868" w:rsidP="00930253">
      <w:r>
        <w:separator/>
      </w:r>
    </w:p>
  </w:footnote>
  <w:footnote w:type="continuationSeparator" w:id="0">
    <w:p w14:paraId="51560805" w14:textId="77777777" w:rsidR="00A37868" w:rsidRDefault="00A37868"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2520"/>
    <w:rsid w:val="00004040"/>
    <w:rsid w:val="00031559"/>
    <w:rsid w:val="00031CA2"/>
    <w:rsid w:val="0004441C"/>
    <w:rsid w:val="000710A3"/>
    <w:rsid w:val="000E5A2B"/>
    <w:rsid w:val="00105698"/>
    <w:rsid w:val="001141B0"/>
    <w:rsid w:val="00117D80"/>
    <w:rsid w:val="00123FC6"/>
    <w:rsid w:val="0012444E"/>
    <w:rsid w:val="00145031"/>
    <w:rsid w:val="00147107"/>
    <w:rsid w:val="001579D6"/>
    <w:rsid w:val="00160E22"/>
    <w:rsid w:val="0016363B"/>
    <w:rsid w:val="001645A1"/>
    <w:rsid w:val="00181A41"/>
    <w:rsid w:val="001915A5"/>
    <w:rsid w:val="001C1DFC"/>
    <w:rsid w:val="001D7E75"/>
    <w:rsid w:val="001E5F6E"/>
    <w:rsid w:val="002236FB"/>
    <w:rsid w:val="00230F8A"/>
    <w:rsid w:val="00233FC7"/>
    <w:rsid w:val="002363E1"/>
    <w:rsid w:val="0027304B"/>
    <w:rsid w:val="00282F5A"/>
    <w:rsid w:val="00284743"/>
    <w:rsid w:val="00286FFC"/>
    <w:rsid w:val="00291398"/>
    <w:rsid w:val="00297946"/>
    <w:rsid w:val="002A2521"/>
    <w:rsid w:val="002C3195"/>
    <w:rsid w:val="002D59BF"/>
    <w:rsid w:val="002E1415"/>
    <w:rsid w:val="003012AC"/>
    <w:rsid w:val="00306627"/>
    <w:rsid w:val="00321DC5"/>
    <w:rsid w:val="00332CA8"/>
    <w:rsid w:val="00343632"/>
    <w:rsid w:val="003522E6"/>
    <w:rsid w:val="00352405"/>
    <w:rsid w:val="00362381"/>
    <w:rsid w:val="0036544F"/>
    <w:rsid w:val="00396E85"/>
    <w:rsid w:val="003B14BD"/>
    <w:rsid w:val="003C6660"/>
    <w:rsid w:val="003D6311"/>
    <w:rsid w:val="00403D28"/>
    <w:rsid w:val="004144B8"/>
    <w:rsid w:val="00414CFC"/>
    <w:rsid w:val="004769D9"/>
    <w:rsid w:val="004A23CC"/>
    <w:rsid w:val="004B386D"/>
    <w:rsid w:val="004B6DF6"/>
    <w:rsid w:val="004C78C5"/>
    <w:rsid w:val="00511C1D"/>
    <w:rsid w:val="0051592C"/>
    <w:rsid w:val="0052131D"/>
    <w:rsid w:val="0053792A"/>
    <w:rsid w:val="005624A6"/>
    <w:rsid w:val="00570AA5"/>
    <w:rsid w:val="00582034"/>
    <w:rsid w:val="00591F30"/>
    <w:rsid w:val="00595508"/>
    <w:rsid w:val="005B476B"/>
    <w:rsid w:val="005B694A"/>
    <w:rsid w:val="005C0A9A"/>
    <w:rsid w:val="005D6D5A"/>
    <w:rsid w:val="005F5DCA"/>
    <w:rsid w:val="00604106"/>
    <w:rsid w:val="0060554D"/>
    <w:rsid w:val="0061073E"/>
    <w:rsid w:val="00617E1C"/>
    <w:rsid w:val="006306AE"/>
    <w:rsid w:val="00633EEF"/>
    <w:rsid w:val="006423C7"/>
    <w:rsid w:val="006522EE"/>
    <w:rsid w:val="00677EEB"/>
    <w:rsid w:val="006A0D3C"/>
    <w:rsid w:val="006B65F2"/>
    <w:rsid w:val="006C0EB8"/>
    <w:rsid w:val="006D67BD"/>
    <w:rsid w:val="006F42B6"/>
    <w:rsid w:val="006F70EA"/>
    <w:rsid w:val="00717692"/>
    <w:rsid w:val="007A42CC"/>
    <w:rsid w:val="007D3C9C"/>
    <w:rsid w:val="007D3E12"/>
    <w:rsid w:val="007D7627"/>
    <w:rsid w:val="007E2E69"/>
    <w:rsid w:val="007F3390"/>
    <w:rsid w:val="008046D6"/>
    <w:rsid w:val="00820F8C"/>
    <w:rsid w:val="00860256"/>
    <w:rsid w:val="0086160D"/>
    <w:rsid w:val="008626E9"/>
    <w:rsid w:val="00873381"/>
    <w:rsid w:val="00895680"/>
    <w:rsid w:val="008A098F"/>
    <w:rsid w:val="008C2EFF"/>
    <w:rsid w:val="008D097F"/>
    <w:rsid w:val="008D7F9E"/>
    <w:rsid w:val="008E5543"/>
    <w:rsid w:val="00904537"/>
    <w:rsid w:val="00930253"/>
    <w:rsid w:val="0094548B"/>
    <w:rsid w:val="009636FA"/>
    <w:rsid w:val="0096514B"/>
    <w:rsid w:val="00970A98"/>
    <w:rsid w:val="00982B43"/>
    <w:rsid w:val="009B00AF"/>
    <w:rsid w:val="009B3411"/>
    <w:rsid w:val="009D2251"/>
    <w:rsid w:val="009F5254"/>
    <w:rsid w:val="00A37868"/>
    <w:rsid w:val="00A46DC1"/>
    <w:rsid w:val="00A51265"/>
    <w:rsid w:val="00A51A00"/>
    <w:rsid w:val="00A7044C"/>
    <w:rsid w:val="00A720F4"/>
    <w:rsid w:val="00A82522"/>
    <w:rsid w:val="00A84958"/>
    <w:rsid w:val="00A85F44"/>
    <w:rsid w:val="00AA5F5B"/>
    <w:rsid w:val="00AB7429"/>
    <w:rsid w:val="00AD5C60"/>
    <w:rsid w:val="00AE3A87"/>
    <w:rsid w:val="00B0187B"/>
    <w:rsid w:val="00B11B9D"/>
    <w:rsid w:val="00B16285"/>
    <w:rsid w:val="00B17330"/>
    <w:rsid w:val="00B26A5E"/>
    <w:rsid w:val="00B3138A"/>
    <w:rsid w:val="00B34D36"/>
    <w:rsid w:val="00B36A00"/>
    <w:rsid w:val="00B42795"/>
    <w:rsid w:val="00B43F10"/>
    <w:rsid w:val="00B515F8"/>
    <w:rsid w:val="00B726F7"/>
    <w:rsid w:val="00B7311C"/>
    <w:rsid w:val="00B74AD1"/>
    <w:rsid w:val="00B94330"/>
    <w:rsid w:val="00B94688"/>
    <w:rsid w:val="00BB6E69"/>
    <w:rsid w:val="00BD2C1F"/>
    <w:rsid w:val="00BD4609"/>
    <w:rsid w:val="00BF7145"/>
    <w:rsid w:val="00C01B6E"/>
    <w:rsid w:val="00C125D4"/>
    <w:rsid w:val="00C143A7"/>
    <w:rsid w:val="00C15A28"/>
    <w:rsid w:val="00C30FB9"/>
    <w:rsid w:val="00C63C4F"/>
    <w:rsid w:val="00C66CEF"/>
    <w:rsid w:val="00C901A9"/>
    <w:rsid w:val="00CA15B0"/>
    <w:rsid w:val="00CD59A7"/>
    <w:rsid w:val="00CE2F32"/>
    <w:rsid w:val="00CE4A9A"/>
    <w:rsid w:val="00CF53EA"/>
    <w:rsid w:val="00D01A10"/>
    <w:rsid w:val="00D4325C"/>
    <w:rsid w:val="00D72B44"/>
    <w:rsid w:val="00D909B1"/>
    <w:rsid w:val="00D97C5F"/>
    <w:rsid w:val="00DA120F"/>
    <w:rsid w:val="00DA79B9"/>
    <w:rsid w:val="00DD7D15"/>
    <w:rsid w:val="00DE393B"/>
    <w:rsid w:val="00DE6FD2"/>
    <w:rsid w:val="00E00AF1"/>
    <w:rsid w:val="00E01C34"/>
    <w:rsid w:val="00E033AB"/>
    <w:rsid w:val="00E148E1"/>
    <w:rsid w:val="00E3622E"/>
    <w:rsid w:val="00E4158D"/>
    <w:rsid w:val="00E4663D"/>
    <w:rsid w:val="00E66816"/>
    <w:rsid w:val="00E746DC"/>
    <w:rsid w:val="00E756A2"/>
    <w:rsid w:val="00E80016"/>
    <w:rsid w:val="00EA3CB8"/>
    <w:rsid w:val="00EB2C7A"/>
    <w:rsid w:val="00EC01CF"/>
    <w:rsid w:val="00EC1DC4"/>
    <w:rsid w:val="00ED3754"/>
    <w:rsid w:val="00ED5542"/>
    <w:rsid w:val="00ED78BE"/>
    <w:rsid w:val="00ED7A08"/>
    <w:rsid w:val="00ED7AB5"/>
    <w:rsid w:val="00F02E4A"/>
    <w:rsid w:val="00F10670"/>
    <w:rsid w:val="00F10C8D"/>
    <w:rsid w:val="00F246B2"/>
    <w:rsid w:val="00F44901"/>
    <w:rsid w:val="00F476AF"/>
    <w:rsid w:val="00F56304"/>
    <w:rsid w:val="00F57A76"/>
    <w:rsid w:val="00F70B8D"/>
    <w:rsid w:val="00F75235"/>
    <w:rsid w:val="00F849E4"/>
    <w:rsid w:val="00F865E8"/>
    <w:rsid w:val="00F970EC"/>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3D5FB-288E-444C-8ACD-EC4DC74E1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2</TotalTime>
  <Pages>8</Pages>
  <Words>8981</Words>
  <Characters>51193</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09</cp:revision>
  <dcterms:created xsi:type="dcterms:W3CDTF">2020-03-20T19:58:00Z</dcterms:created>
  <dcterms:modified xsi:type="dcterms:W3CDTF">2020-04-22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uoGAgo9"/&gt;&lt;style id="http://www.zotero.org/styles/eneuro" hasBibliography="1" bibliographyStyleHasBeenSet="1"/&gt;&lt;prefs&gt;&lt;pref name="fieldType" value="Field"/&gt;&lt;/prefs&gt;&lt;/data&gt;</vt:lpwstr>
  </property>
</Properties>
</file>